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713A30">
      <w:pPr>
        <w:pStyle w:val="Heading1"/>
        <w:numPr>
          <w:ilvl w:val="0"/>
          <w:numId w:val="35"/>
        </w:numPr>
        <w:jc w:val="both"/>
      </w:pPr>
      <w:r w:rsidRPr="001B440E">
        <w:lastRenderedPageBreak/>
        <w:t>Chapter 1: Introduction</w:t>
      </w:r>
    </w:p>
    <w:p w14:paraId="4D395028" w14:textId="77777777" w:rsidR="00D420CB" w:rsidRPr="003605A2" w:rsidRDefault="00D420CB" w:rsidP="00713A30">
      <w:pPr>
        <w:jc w:val="both"/>
        <w:rPr>
          <w:rFonts w:ascii="Times New Roman" w:hAnsi="Times New Roman" w:cs="Times New Roman"/>
        </w:rPr>
      </w:pPr>
    </w:p>
    <w:p w14:paraId="0E69B086" w14:textId="77777777" w:rsidR="002A54CB" w:rsidRPr="003605A2" w:rsidRDefault="002A54CB" w:rsidP="00713A30">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Centered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 xml:space="preserve">important to canvas a range of opinions </w:t>
      </w:r>
      <w:r w:rsidRPr="00CB37A2">
        <w:rPr>
          <w:rFonts w:ascii="Times New Roman" w:hAnsi="Times New Roman" w:cs="Times New Roman"/>
          <w:sz w:val="24"/>
          <w:szCs w:val="24"/>
        </w:rPr>
        <w:lastRenderedPageBreak/>
        <w:t>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Kuzilek, Hlosta and Zdrahal,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In order to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r w:rsidRPr="002257F3">
        <w:rPr>
          <w:rFonts w:ascii="Times New Roman" w:hAnsi="Times New Roman" w:cs="Times New Roman"/>
          <w:b/>
          <w:bCs/>
          <w:i/>
          <w:iCs/>
          <w:sz w:val="24"/>
          <w:szCs w:val="24"/>
        </w:rPr>
        <w:t>randint</w:t>
      </w:r>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lastRenderedPageBreak/>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46EE637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a succession planning</w:t>
      </w:r>
      <w:r w:rsidR="00DA41F3">
        <w:rPr>
          <w:rFonts w:ascii="Times New Roman" w:hAnsi="Times New Roman" w:cs="Times New Roman"/>
          <w:color w:val="FF0000"/>
          <w:sz w:val="32"/>
          <w:szCs w:val="32"/>
        </w:rPr>
        <w:t>?</w:t>
      </w:r>
    </w:p>
    <w:p w14:paraId="7029C565" w14:textId="1F46EC0C"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Can</w:t>
      </w:r>
      <w:r w:rsidR="00384011">
        <w:rPr>
          <w:rFonts w:ascii="Times New Roman" w:hAnsi="Times New Roman" w:cs="Times New Roman"/>
          <w:color w:val="FF0000"/>
          <w:sz w:val="32"/>
          <w:szCs w:val="32"/>
        </w:rPr>
        <w:t xml:space="preserve"> and employee’s</w:t>
      </w:r>
      <w:r w:rsidR="00A718A0">
        <w:rPr>
          <w:rFonts w:ascii="Times New Roman" w:hAnsi="Times New Roman" w:cs="Times New Roman"/>
          <w:color w:val="FF0000"/>
          <w:sz w:val="32"/>
          <w:szCs w:val="32"/>
        </w:rPr>
        <w:t xml:space="preserve"> previous level of education have an impact on </w:t>
      </w:r>
      <w:r w:rsidR="00C059E6">
        <w:rPr>
          <w:rFonts w:ascii="Times New Roman" w:hAnsi="Times New Roman" w:cs="Times New Roman"/>
          <w:color w:val="FF0000"/>
          <w:sz w:val="32"/>
          <w:szCs w:val="32"/>
        </w:rPr>
        <w:t>succession</w:t>
      </w:r>
      <w:r w:rsidR="00DA41F3">
        <w:rPr>
          <w:rFonts w:ascii="Times New Roman" w:hAnsi="Times New Roman" w:cs="Times New Roman"/>
          <w:color w:val="FF0000"/>
          <w:sz w:val="32"/>
          <w:szCs w:val="32"/>
        </w:rPr>
        <w:t xml:space="preserve"> planning?</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lastRenderedPageBreak/>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302BE7C3"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the scheduled interviews, participants have been asked to </w:t>
      </w:r>
      <w:r w:rsidR="00FB53EC">
        <w:rPr>
          <w:rFonts w:ascii="Times New Roman" w:hAnsi="Times New Roman" w:cs="Times New Roman"/>
          <w:sz w:val="24"/>
          <w:szCs w:val="24"/>
        </w:rPr>
        <w:t>take part</w:t>
      </w:r>
      <w:r w:rsidRPr="00E2088D">
        <w:rPr>
          <w:rFonts w:ascii="Times New Roman" w:hAnsi="Times New Roman" w:cs="Times New Roman"/>
          <w:sz w:val="24"/>
          <w:szCs w:val="24"/>
        </w:rPr>
        <w:t xml:space="preserve">, and have been given the option to withdraw their consent or have their data excluded at any stage of the process up to the final submission date. </w:t>
      </w:r>
      <w:r w:rsidR="00FB53EC">
        <w:rPr>
          <w:rFonts w:ascii="Times New Roman" w:hAnsi="Times New Roman" w:cs="Times New Roman"/>
          <w:sz w:val="24"/>
          <w:szCs w:val="24"/>
        </w:rPr>
        <w:t xml:space="preserve"> All interview participants </w:t>
      </w:r>
      <w:r w:rsidR="0015083B">
        <w:rPr>
          <w:rFonts w:ascii="Times New Roman" w:hAnsi="Times New Roman" w:cs="Times New Roman"/>
          <w:sz w:val="24"/>
          <w:szCs w:val="24"/>
        </w:rPr>
        <w:t xml:space="preserve">are over 18 years of age and have not disclosed any medical </w:t>
      </w:r>
      <w:r w:rsidR="00F50F53">
        <w:rPr>
          <w:rFonts w:ascii="Times New Roman" w:hAnsi="Times New Roman" w:cs="Times New Roman"/>
          <w:sz w:val="24"/>
          <w:szCs w:val="24"/>
        </w:rPr>
        <w:t xml:space="preserve">condition </w:t>
      </w:r>
      <w:r w:rsidR="0015083B">
        <w:rPr>
          <w:rFonts w:ascii="Times New Roman" w:hAnsi="Times New Roman" w:cs="Times New Roman"/>
          <w:sz w:val="24"/>
          <w:szCs w:val="24"/>
        </w:rPr>
        <w:t xml:space="preserve">or </w:t>
      </w:r>
      <w:r w:rsidR="00F50F53">
        <w:rPr>
          <w:rFonts w:ascii="Times New Roman" w:hAnsi="Times New Roman" w:cs="Times New Roman"/>
          <w:sz w:val="24"/>
          <w:szCs w:val="24"/>
        </w:rPr>
        <w:t xml:space="preserve">any </w:t>
      </w:r>
      <w:r w:rsidR="0015083B">
        <w:rPr>
          <w:rFonts w:ascii="Times New Roman" w:hAnsi="Times New Roman" w:cs="Times New Roman"/>
          <w:sz w:val="24"/>
          <w:szCs w:val="24"/>
        </w:rPr>
        <w:t xml:space="preserve">other prohibition that will limit their </w:t>
      </w:r>
      <w:r w:rsidR="007A0223">
        <w:rPr>
          <w:rFonts w:ascii="Times New Roman" w:hAnsi="Times New Roman" w:cs="Times New Roman"/>
          <w:sz w:val="24"/>
          <w:szCs w:val="24"/>
        </w:rPr>
        <w:t>ability</w:t>
      </w:r>
      <w:r w:rsidR="0015083B">
        <w:rPr>
          <w:rFonts w:ascii="Times New Roman" w:hAnsi="Times New Roman" w:cs="Times New Roman"/>
          <w:sz w:val="24"/>
          <w:szCs w:val="24"/>
        </w:rPr>
        <w:t xml:space="preserve"> to take part in the interview process. </w:t>
      </w:r>
      <w:r w:rsidR="00A2444C">
        <w:rPr>
          <w:rFonts w:ascii="Times New Roman" w:hAnsi="Times New Roman" w:cs="Times New Roman"/>
          <w:sz w:val="24"/>
          <w:szCs w:val="24"/>
        </w:rPr>
        <w:t xml:space="preserve"> No incentives have been given to any participant in order to gain their support in the research process.</w:t>
      </w:r>
      <w:r w:rsidR="0015083B">
        <w:rPr>
          <w:rFonts w:ascii="Times New Roman" w:hAnsi="Times New Roman" w:cs="Times New Roman"/>
          <w:sz w:val="24"/>
          <w:szCs w:val="24"/>
        </w:rPr>
        <w:t xml:space="preserve"> </w:t>
      </w:r>
      <w:r w:rsidR="00C75749">
        <w:rPr>
          <w:rFonts w:ascii="Times New Roman" w:hAnsi="Times New Roman" w:cs="Times New Roman"/>
          <w:sz w:val="24"/>
          <w:szCs w:val="24"/>
        </w:rPr>
        <w:t xml:space="preserve"> As an added measure, all</w:t>
      </w:r>
      <w:r w:rsidR="0015083B">
        <w:rPr>
          <w:rFonts w:ascii="Times New Roman" w:hAnsi="Times New Roman" w:cs="Times New Roman"/>
          <w:sz w:val="24"/>
          <w:szCs w:val="24"/>
        </w:rPr>
        <w:t xml:space="preserve"> </w:t>
      </w:r>
      <w:r w:rsidR="00195F5F">
        <w:rPr>
          <w:rFonts w:ascii="Times New Roman" w:hAnsi="Times New Roman" w:cs="Times New Roman"/>
          <w:sz w:val="24"/>
          <w:szCs w:val="24"/>
        </w:rPr>
        <w:t>i</w:t>
      </w:r>
      <w:r w:rsidRPr="00E2088D">
        <w:rPr>
          <w:rFonts w:ascii="Times New Roman" w:hAnsi="Times New Roman" w:cs="Times New Roman"/>
          <w:sz w:val="24"/>
          <w:szCs w:val="24"/>
        </w:rPr>
        <w:t xml:space="preserve">nterviews </w:t>
      </w:r>
      <w:r w:rsidR="00E72391">
        <w:rPr>
          <w:rFonts w:ascii="Times New Roman" w:hAnsi="Times New Roman" w:cs="Times New Roman"/>
          <w:sz w:val="24"/>
          <w:szCs w:val="24"/>
        </w:rPr>
        <w:t>have been</w:t>
      </w:r>
      <w:r w:rsidRPr="00E2088D">
        <w:rPr>
          <w:rFonts w:ascii="Times New Roman" w:hAnsi="Times New Roman" w:cs="Times New Roman"/>
          <w:sz w:val="24"/>
          <w:szCs w:val="24"/>
        </w:rPr>
        <w:t xml:space="preserve"> transcribed </w:t>
      </w:r>
      <w:r w:rsidR="00195F5F">
        <w:rPr>
          <w:rFonts w:ascii="Times New Roman" w:hAnsi="Times New Roman" w:cs="Times New Roman"/>
          <w:sz w:val="24"/>
          <w:szCs w:val="24"/>
        </w:rPr>
        <w:t xml:space="preserve">for completeness </w:t>
      </w:r>
      <w:r w:rsidRPr="00E2088D">
        <w:rPr>
          <w:rFonts w:ascii="Times New Roman" w:hAnsi="Times New Roman" w:cs="Times New Roman"/>
          <w:sz w:val="24"/>
          <w:szCs w:val="24"/>
        </w:rPr>
        <w:t xml:space="preserve">and included in the appendix </w:t>
      </w:r>
      <w:r w:rsidR="00195F5F">
        <w:rPr>
          <w:rFonts w:ascii="Times New Roman" w:hAnsi="Times New Roman" w:cs="Times New Roman"/>
          <w:sz w:val="24"/>
          <w:szCs w:val="24"/>
        </w:rPr>
        <w:t>of this document</w:t>
      </w:r>
      <w:r w:rsidRPr="00E2088D">
        <w:rPr>
          <w:rFonts w:ascii="Times New Roman" w:hAnsi="Times New Roman" w:cs="Times New Roman"/>
          <w:sz w:val="24"/>
          <w:szCs w:val="24"/>
        </w:rPr>
        <w:t xml:space="preserve">.  </w:t>
      </w:r>
      <w:r w:rsidR="00C75749">
        <w:rPr>
          <w:rFonts w:ascii="Times New Roman" w:hAnsi="Times New Roman" w:cs="Times New Roman"/>
          <w:sz w:val="24"/>
          <w:szCs w:val="24"/>
        </w:rPr>
        <w:t xml:space="preserve">In the event that </w:t>
      </w:r>
      <w:r w:rsidR="00FA5BC8">
        <w:rPr>
          <w:rFonts w:ascii="Times New Roman" w:hAnsi="Times New Roman" w:cs="Times New Roman"/>
          <w:sz w:val="24"/>
          <w:szCs w:val="24"/>
        </w:rPr>
        <w:t>any</w:t>
      </w:r>
      <w:r w:rsidRPr="00E2088D">
        <w:rPr>
          <w:rFonts w:ascii="Times New Roman" w:hAnsi="Times New Roman" w:cs="Times New Roman"/>
          <w:sz w:val="24"/>
          <w:szCs w:val="24"/>
        </w:rPr>
        <w:t xml:space="preserve"> participant</w:t>
      </w:r>
      <w:r w:rsidR="00FA5BC8">
        <w:rPr>
          <w:rFonts w:ascii="Times New Roman" w:hAnsi="Times New Roman" w:cs="Times New Roman"/>
          <w:sz w:val="24"/>
          <w:szCs w:val="24"/>
        </w:rPr>
        <w:t>s as any</w:t>
      </w:r>
      <w:r w:rsidRPr="00E2088D">
        <w:rPr>
          <w:rFonts w:ascii="Times New Roman" w:hAnsi="Times New Roman" w:cs="Times New Roman"/>
          <w:sz w:val="24"/>
          <w:szCs w:val="24"/>
        </w:rPr>
        <w:t xml:space="preserve"> questions at the end of the interview process, or in the time up to the submission date, the author </w:t>
      </w:r>
      <w:r w:rsidR="00E72391">
        <w:rPr>
          <w:rFonts w:ascii="Times New Roman" w:hAnsi="Times New Roman" w:cs="Times New Roman"/>
          <w:sz w:val="24"/>
          <w:szCs w:val="24"/>
        </w:rPr>
        <w:t xml:space="preserve">has outlined a communication process that </w:t>
      </w:r>
      <w:r w:rsidRPr="00E2088D">
        <w:rPr>
          <w:rFonts w:ascii="Times New Roman" w:hAnsi="Times New Roman" w:cs="Times New Roman"/>
          <w:sz w:val="24"/>
          <w:szCs w:val="24"/>
        </w:rPr>
        <w:t xml:space="preserve">will </w:t>
      </w:r>
      <w:r w:rsidR="00E72391">
        <w:rPr>
          <w:rFonts w:ascii="Times New Roman" w:hAnsi="Times New Roman" w:cs="Times New Roman"/>
          <w:sz w:val="24"/>
          <w:szCs w:val="24"/>
        </w:rPr>
        <w:t xml:space="preserve">allow for speedy </w:t>
      </w:r>
      <w:r w:rsidRPr="00E2088D">
        <w:rPr>
          <w:rFonts w:ascii="Times New Roman" w:hAnsi="Times New Roman" w:cs="Times New Roman"/>
          <w:sz w:val="24"/>
          <w:szCs w:val="24"/>
        </w:rPr>
        <w:t>reso</w:t>
      </w:r>
      <w:r w:rsidR="00E72391">
        <w:rPr>
          <w:rFonts w:ascii="Times New Roman" w:hAnsi="Times New Roman" w:cs="Times New Roman"/>
          <w:sz w:val="24"/>
          <w:szCs w:val="24"/>
        </w:rPr>
        <w:t>lution to</w:t>
      </w:r>
      <w:r w:rsidRPr="00E2088D">
        <w:rPr>
          <w:rFonts w:ascii="Times New Roman" w:hAnsi="Times New Roman" w:cs="Times New Roman"/>
          <w:sz w:val="24"/>
          <w:szCs w:val="24"/>
        </w:rPr>
        <w:t xml:space="preser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6231556E" w14:textId="592718B6" w:rsidR="00D420CB" w:rsidRPr="00E2088D" w:rsidRDefault="00E2088D" w:rsidP="00B83BE6">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secondary data, due data protection and sensitivity issues the author decided to use dataset obtained from the Open University</w:t>
      </w:r>
      <w:r w:rsidR="00B83BE6">
        <w:rPr>
          <w:rFonts w:ascii="Times New Roman" w:hAnsi="Times New Roman" w:cs="Times New Roman"/>
          <w:sz w:val="24"/>
          <w:szCs w:val="24"/>
        </w:rPr>
        <w:t xml:space="preserve"> (OULAD)</w:t>
      </w:r>
      <w:r w:rsidR="00E72391">
        <w:rPr>
          <w:rFonts w:ascii="Times New Roman" w:hAnsi="Times New Roman" w:cs="Times New Roman"/>
          <w:sz w:val="24"/>
          <w:szCs w:val="24"/>
        </w:rPr>
        <w:t xml:space="preserve">. </w:t>
      </w:r>
      <w:r w:rsidRPr="00E2088D">
        <w:rPr>
          <w:rFonts w:ascii="Times New Roman" w:hAnsi="Times New Roman" w:cs="Times New Roman"/>
          <w:sz w:val="24"/>
          <w:szCs w:val="24"/>
        </w:rPr>
        <w:t xml:space="preserve"> This dataset was selected as it closely mimicked an extract of the LMS system used within the </w:t>
      </w:r>
      <w:r w:rsidR="008C5B52">
        <w:rPr>
          <w:rFonts w:ascii="Times New Roman" w:hAnsi="Times New Roman" w:cs="Times New Roman"/>
          <w:sz w:val="24"/>
          <w:szCs w:val="24"/>
        </w:rPr>
        <w:t xml:space="preserve">selected </w:t>
      </w:r>
      <w:r w:rsidRPr="00E2088D">
        <w:rPr>
          <w:rFonts w:ascii="Times New Roman" w:hAnsi="Times New Roman" w:cs="Times New Roman"/>
          <w:sz w:val="24"/>
          <w:szCs w:val="24"/>
        </w:rPr>
        <w:t xml:space="preserve">Company.  </w:t>
      </w:r>
      <w:r w:rsidR="00B83BE6">
        <w:rPr>
          <w:rFonts w:ascii="Times New Roman" w:hAnsi="Times New Roman" w:cs="Times New Roman"/>
          <w:sz w:val="24"/>
          <w:szCs w:val="24"/>
        </w:rPr>
        <w:t>The OULAD</w:t>
      </w:r>
      <w:r w:rsidRPr="00E2088D">
        <w:rPr>
          <w:rFonts w:ascii="Times New Roman" w:hAnsi="Times New Roman" w:cs="Times New Roman"/>
          <w:sz w:val="24"/>
          <w:szCs w:val="24"/>
        </w:rPr>
        <w:t xml:space="preserve"> </w:t>
      </w:r>
      <w:r w:rsidR="00B83BE6">
        <w:rPr>
          <w:rFonts w:ascii="Times New Roman" w:hAnsi="Times New Roman" w:cs="Times New Roman"/>
          <w:sz w:val="24"/>
          <w:szCs w:val="24"/>
        </w:rPr>
        <w:t xml:space="preserve">dataset contains more the 34000 data points which have already be </w:t>
      </w:r>
      <w:r w:rsidR="00AE3AB4">
        <w:rPr>
          <w:rFonts w:ascii="Times New Roman" w:hAnsi="Times New Roman" w:cs="Times New Roman"/>
          <w:sz w:val="24"/>
          <w:szCs w:val="24"/>
        </w:rPr>
        <w:t>anonymised</w:t>
      </w:r>
      <w:r w:rsidR="00B83BE6">
        <w:rPr>
          <w:rFonts w:ascii="Times New Roman" w:hAnsi="Times New Roman" w:cs="Times New Roman"/>
          <w:sz w:val="24"/>
          <w:szCs w:val="24"/>
        </w:rPr>
        <w:t>, thus</w:t>
      </w:r>
      <w:r w:rsidR="00E84921">
        <w:rPr>
          <w:rFonts w:ascii="Times New Roman" w:hAnsi="Times New Roman" w:cs="Times New Roman"/>
          <w:sz w:val="24"/>
          <w:szCs w:val="24"/>
        </w:rPr>
        <w:t xml:space="preserve"> limiting any potential data breach.  The General Data </w:t>
      </w:r>
      <w:r w:rsidR="00AE3AB4">
        <w:rPr>
          <w:rFonts w:ascii="Times New Roman" w:hAnsi="Times New Roman" w:cs="Times New Roman"/>
          <w:sz w:val="24"/>
          <w:szCs w:val="24"/>
        </w:rPr>
        <w:t>Protection</w:t>
      </w:r>
      <w:r w:rsidR="00E84921">
        <w:rPr>
          <w:rFonts w:ascii="Times New Roman" w:hAnsi="Times New Roman" w:cs="Times New Roman"/>
          <w:sz w:val="24"/>
          <w:szCs w:val="24"/>
        </w:rPr>
        <w:t xml:space="preserve"> Regulations (GDPR) outline</w:t>
      </w:r>
      <w:r w:rsidR="00E05319">
        <w:rPr>
          <w:rFonts w:ascii="Times New Roman" w:hAnsi="Times New Roman" w:cs="Times New Roman"/>
          <w:sz w:val="24"/>
          <w:szCs w:val="24"/>
        </w:rPr>
        <w:t>s</w:t>
      </w:r>
      <w:r w:rsidR="00E84921">
        <w:rPr>
          <w:rFonts w:ascii="Times New Roman" w:hAnsi="Times New Roman" w:cs="Times New Roman"/>
          <w:sz w:val="24"/>
          <w:szCs w:val="24"/>
        </w:rPr>
        <w:t xml:space="preserve"> </w:t>
      </w:r>
      <w:r w:rsidR="00AE3AB4">
        <w:rPr>
          <w:rFonts w:ascii="Times New Roman" w:hAnsi="Times New Roman" w:cs="Times New Roman"/>
          <w:sz w:val="24"/>
          <w:szCs w:val="24"/>
        </w:rPr>
        <w:t>companies’</w:t>
      </w:r>
      <w:r w:rsidR="00E84921">
        <w:rPr>
          <w:rFonts w:ascii="Times New Roman" w:hAnsi="Times New Roman" w:cs="Times New Roman"/>
          <w:sz w:val="24"/>
          <w:szCs w:val="24"/>
        </w:rPr>
        <w:t xml:space="preserve"> requirements to </w:t>
      </w:r>
      <w:r w:rsidR="007E4DF0">
        <w:rPr>
          <w:rFonts w:ascii="Times New Roman" w:hAnsi="Times New Roman" w:cs="Times New Roman"/>
          <w:sz w:val="24"/>
          <w:szCs w:val="24"/>
        </w:rPr>
        <w:t xml:space="preserve">protect the private data of individuals.  It also </w:t>
      </w:r>
      <w:r w:rsidR="00AE3AB4">
        <w:rPr>
          <w:rFonts w:ascii="Times New Roman" w:hAnsi="Times New Roman" w:cs="Times New Roman"/>
          <w:sz w:val="24"/>
          <w:szCs w:val="24"/>
        </w:rPr>
        <w:t>enshrines</w:t>
      </w:r>
      <w:r w:rsidR="007E4DF0">
        <w:rPr>
          <w:rFonts w:ascii="Times New Roman" w:hAnsi="Times New Roman" w:cs="Times New Roman"/>
          <w:sz w:val="24"/>
          <w:szCs w:val="24"/>
        </w:rPr>
        <w:t xml:space="preserve"> the concept of privacy by design -where</w:t>
      </w:r>
      <w:r w:rsidR="00AE3AB4">
        <w:rPr>
          <w:rFonts w:ascii="Times New Roman" w:hAnsi="Times New Roman" w:cs="Times New Roman"/>
          <w:sz w:val="24"/>
          <w:szCs w:val="24"/>
        </w:rPr>
        <w:t xml:space="preserve"> anyone working </w:t>
      </w:r>
      <w:r w:rsidR="00E05319">
        <w:rPr>
          <w:rFonts w:ascii="Times New Roman" w:hAnsi="Times New Roman" w:cs="Times New Roman"/>
          <w:sz w:val="24"/>
          <w:szCs w:val="24"/>
        </w:rPr>
        <w:t>with,</w:t>
      </w:r>
      <w:r w:rsidR="00AE3AB4">
        <w:rPr>
          <w:rFonts w:ascii="Times New Roman" w:hAnsi="Times New Roman" w:cs="Times New Roman"/>
          <w:sz w:val="24"/>
          <w:szCs w:val="24"/>
        </w:rPr>
        <w:t xml:space="preserve"> or handling data needs to </w:t>
      </w:r>
      <w:r w:rsidR="00E05319">
        <w:rPr>
          <w:rFonts w:ascii="Times New Roman" w:hAnsi="Times New Roman" w:cs="Times New Roman"/>
          <w:sz w:val="24"/>
          <w:szCs w:val="24"/>
        </w:rPr>
        <w:t>have sufficient security measures in place to secure the data from</w:t>
      </w:r>
      <w:r w:rsidR="00022B9C">
        <w:rPr>
          <w:rFonts w:ascii="Times New Roman" w:hAnsi="Times New Roman" w:cs="Times New Roman"/>
          <w:sz w:val="24"/>
          <w:szCs w:val="24"/>
        </w:rPr>
        <w:t xml:space="preserve"> any potential risks.  The decision to use a widely available dataset instead of actual employee data a </w:t>
      </w:r>
      <w:r w:rsidR="00873A20">
        <w:rPr>
          <w:rFonts w:ascii="Times New Roman" w:hAnsi="Times New Roman" w:cs="Times New Roman"/>
          <w:sz w:val="24"/>
          <w:szCs w:val="24"/>
        </w:rPr>
        <w:t xml:space="preserve">key reason that OULAD was selected for analysis. </w:t>
      </w:r>
      <w:r w:rsidR="008A5DEF">
        <w:rPr>
          <w:rFonts w:ascii="Times New Roman" w:hAnsi="Times New Roman" w:cs="Times New Roman"/>
          <w:sz w:val="24"/>
          <w:szCs w:val="24"/>
        </w:rPr>
        <w:t xml:space="preserve"> As such, the author has attempted to minimise any potential risks to the compan</w:t>
      </w:r>
      <w:r w:rsidR="00C517EB">
        <w:rPr>
          <w:rFonts w:ascii="Times New Roman" w:hAnsi="Times New Roman" w:cs="Times New Roman"/>
          <w:sz w:val="24"/>
          <w:szCs w:val="24"/>
        </w:rPr>
        <w:t>y</w:t>
      </w:r>
      <w:r w:rsidR="008A5DEF">
        <w:rPr>
          <w:rFonts w:ascii="Times New Roman" w:hAnsi="Times New Roman" w:cs="Times New Roman"/>
          <w:sz w:val="24"/>
          <w:szCs w:val="24"/>
        </w:rPr>
        <w:t>’s data, whilst also maintaining compliance with the companies own internal GDR Procedures.</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713A30">
      <w:pPr>
        <w:pStyle w:val="Heading1"/>
        <w:numPr>
          <w:ilvl w:val="0"/>
          <w:numId w:val="35"/>
        </w:numPr>
        <w:jc w:val="both"/>
      </w:pPr>
      <w:r w:rsidRPr="003605A2">
        <w:lastRenderedPageBreak/>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The analysis of employee and workforce data to reveal insights and provide recommendations to improve business outcomes</w:t>
      </w:r>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analysing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Chadwick and Dabu, 2009; Tambe, Cappelli and </w:t>
      </w:r>
      <w:r w:rsidRPr="003605A2">
        <w:rPr>
          <w:rFonts w:ascii="Times New Roman" w:hAnsi="Times New Roman" w:cs="Times New Roman"/>
          <w:color w:val="auto"/>
        </w:rPr>
        <w:lastRenderedPageBreak/>
        <w:t>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recofirms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Bankins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w:t>
      </w:r>
      <w:r w:rsidRPr="003605A2">
        <w:rPr>
          <w:rFonts w:ascii="Times New Roman" w:hAnsi="Times New Roman" w:cs="Times New Roman"/>
          <w:color w:val="auto"/>
        </w:rPr>
        <w:lastRenderedPageBreak/>
        <w:t xml:space="preserve">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Ua, Ub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95690EE"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008E61F1">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w:t>
      </w:r>
      <w:r w:rsidRPr="003605A2">
        <w:rPr>
          <w:rFonts w:ascii="Times New Roman" w:hAnsi="Times New Roman" w:cs="Times New Roman"/>
          <w:color w:val="auto"/>
        </w:rPr>
        <w:lastRenderedPageBreak/>
        <w:t xml:space="preserve">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w:t>
      </w:r>
      <w:r w:rsidRPr="003605A2">
        <w:rPr>
          <w:rFonts w:ascii="Times New Roman" w:hAnsi="Times New Roman" w:cs="Times New Roman"/>
          <w:color w:val="auto"/>
        </w:rPr>
        <w:lastRenderedPageBreak/>
        <w:t xml:space="preserve">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i.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Mӓkelӓ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Devijer (2022) applied causal discovery to time series data sharing a number of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lastRenderedPageBreak/>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Kalainatha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1E4F12A6" w:rsidR="00CC19AF" w:rsidRDefault="002A54CB" w:rsidP="00713A30">
      <w:pPr>
        <w:pStyle w:val="Heading1"/>
        <w:numPr>
          <w:ilvl w:val="0"/>
          <w:numId w:val="35"/>
        </w:numPr>
        <w:ind w:left="426" w:hanging="426"/>
        <w:jc w:val="both"/>
      </w:pPr>
      <w:r w:rsidRPr="003605A2">
        <w:t>Chapter 4: Methodology</w:t>
      </w:r>
    </w:p>
    <w:p w14:paraId="1A84887A" w14:textId="183C5F40" w:rsidR="00C7660B" w:rsidRDefault="00FE3B02" w:rsidP="00713A30">
      <w:pPr>
        <w:ind w:left="426"/>
        <w:jc w:val="both"/>
      </w:pPr>
      <w:r>
        <w:t xml:space="preserve">Chapter 3 </w:t>
      </w:r>
      <w:r w:rsidR="00B47644">
        <w:t xml:space="preserve">provides a strong foundation </w:t>
      </w:r>
      <w:r w:rsidR="00DB0350">
        <w:t>up o</w:t>
      </w:r>
      <w:r w:rsidR="00B47644">
        <w:t>n which the methodology for this re</w:t>
      </w:r>
      <w:r w:rsidR="003D1380">
        <w:t xml:space="preserve">search paper is based.  </w:t>
      </w:r>
      <w:r w:rsidR="00510278">
        <w:t>The author</w:t>
      </w:r>
      <w:r w:rsidR="00B30860">
        <w:t xml:space="preserve"> reviewed the processes </w:t>
      </w:r>
      <w:r w:rsidR="00DD7E94">
        <w:t xml:space="preserve">a few of </w:t>
      </w:r>
      <w:r w:rsidR="001A4365">
        <w:t>several</w:t>
      </w:r>
      <w:r w:rsidR="00B30860">
        <w:t xml:space="preserve"> different research papers had previously taken </w:t>
      </w:r>
      <w:r w:rsidR="00DA3B77">
        <w:t xml:space="preserve">when reviewing the OULAD dataset.  This provided a </w:t>
      </w:r>
      <w:r w:rsidR="00FA0388">
        <w:t xml:space="preserve">launch point upon which this research could build upon.  Specifically, the author was able to identify models </w:t>
      </w:r>
      <w:r w:rsidR="002816E4">
        <w:t xml:space="preserve">already used to explore the dataset, as well as the focus of the article.  Generally, research focused on developing </w:t>
      </w:r>
      <w:r w:rsidR="00491B35">
        <w:t xml:space="preserve">models predicting student performance or engagement with the </w:t>
      </w:r>
      <w:r w:rsidR="002D535B">
        <w:t xml:space="preserve">systems within a learning environment.  This research paper however is concerned with </w:t>
      </w:r>
      <w:r w:rsidR="004C30D8">
        <w:t xml:space="preserve">the work environment, where learning opportunities may be more limited or directed by </w:t>
      </w:r>
      <w:r w:rsidR="00CA6E64">
        <w:t>the company rather than the interest of the learner.</w:t>
      </w:r>
      <w:r w:rsidR="005E0E54">
        <w:t xml:space="preserve">  As such, the author felt </w:t>
      </w:r>
      <w:r w:rsidR="00C7660B">
        <w:t>an opportunity exited to use prior learning and apply it in a new area.</w:t>
      </w:r>
      <w:r w:rsidR="00530F55">
        <w:t xml:space="preserve">  </w:t>
      </w:r>
    </w:p>
    <w:p w14:paraId="311F9B0B" w14:textId="77777777" w:rsidR="00C7660B" w:rsidRDefault="00C7660B" w:rsidP="00713A30">
      <w:pPr>
        <w:ind w:left="426"/>
        <w:jc w:val="both"/>
      </w:pPr>
    </w:p>
    <w:p w14:paraId="0DD2B01A" w14:textId="77777777" w:rsidR="00FF4757" w:rsidRPr="009E2E36" w:rsidRDefault="00FF4757" w:rsidP="00713A30">
      <w:pPr>
        <w:ind w:left="426"/>
        <w:jc w:val="both"/>
        <w:rPr>
          <w:b/>
          <w:bCs/>
        </w:rPr>
      </w:pPr>
      <w:r w:rsidRPr="009E2E36">
        <w:rPr>
          <w:b/>
          <w:bCs/>
        </w:rPr>
        <w:t xml:space="preserve">Dataset </w:t>
      </w:r>
    </w:p>
    <w:p w14:paraId="5B19F4D7" w14:textId="252F076B" w:rsidR="00FF4757" w:rsidRDefault="00FF4757" w:rsidP="00713A30">
      <w:pPr>
        <w:ind w:left="426"/>
        <w:jc w:val="both"/>
      </w:pPr>
      <w:r>
        <w:lastRenderedPageBreak/>
        <w:t>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in the area of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Default="00DB0C36" w:rsidP="00713A30">
      <w:pPr>
        <w:ind w:left="426"/>
        <w:jc w:val="both"/>
      </w:pPr>
    </w:p>
    <w:p w14:paraId="7F437081" w14:textId="38F58810" w:rsidR="000D5E25" w:rsidRPr="005344B5" w:rsidRDefault="000D5E25" w:rsidP="00713A30">
      <w:pPr>
        <w:ind w:left="426"/>
        <w:jc w:val="both"/>
        <w:rPr>
          <w:b/>
          <w:bCs/>
        </w:rPr>
      </w:pPr>
      <w:r w:rsidRPr="005344B5">
        <w:rPr>
          <w:b/>
          <w:bCs/>
        </w:rPr>
        <w:t xml:space="preserve">Python Libraries </w:t>
      </w:r>
      <w:r>
        <w:rPr>
          <w:b/>
          <w:bCs/>
        </w:rPr>
        <w:t xml:space="preserve">- </w:t>
      </w:r>
      <w:r w:rsidR="00D8772C">
        <w:rPr>
          <w:b/>
          <w:bCs/>
        </w:rPr>
        <w:t>Calculations, Graphs</w:t>
      </w:r>
      <w:r w:rsidR="00741B1D">
        <w:rPr>
          <w:b/>
          <w:bCs/>
        </w:rPr>
        <w:t xml:space="preserve"> and Analysis</w:t>
      </w:r>
    </w:p>
    <w:p w14:paraId="593FFCBF" w14:textId="1BEB77FA" w:rsidR="000D5E25" w:rsidRDefault="00853906" w:rsidP="00713A30">
      <w:pPr>
        <w:ind w:left="426"/>
        <w:jc w:val="both"/>
      </w:pPr>
      <w:r>
        <w:t xml:space="preserve">Python was the programming language that was used to complete the analysis for this research.  Python was selected as it </w:t>
      </w:r>
      <w:r w:rsidR="00884B20">
        <w:t xml:space="preserve">was </w:t>
      </w:r>
      <w:r w:rsidR="00101C42">
        <w:t>relatively</w:t>
      </w:r>
      <w:r w:rsidR="00884B20">
        <w:t xml:space="preserve"> easy to learn and </w:t>
      </w:r>
      <w:r w:rsidR="00101C42">
        <w:t>program</w:t>
      </w:r>
      <w:r w:rsidR="00884B20">
        <w:t xml:space="preserve"> for the researcher.  </w:t>
      </w:r>
      <w:r w:rsidR="007251B8">
        <w:t>The open source code l</w:t>
      </w:r>
      <w:r w:rsidR="000D5E25">
        <w:t>ibraries</w:t>
      </w:r>
      <w:r w:rsidR="007251B8">
        <w:t xml:space="preserve"> that</w:t>
      </w:r>
      <w:r w:rsidR="00101C42">
        <w:t xml:space="preserve"> are widely available within pytho</w:t>
      </w:r>
      <w:r w:rsidR="009F156B">
        <w:t>n</w:t>
      </w:r>
      <w:r w:rsidR="002125F3">
        <w:t xml:space="preserve"> and </w:t>
      </w:r>
      <w:r w:rsidR="002351EC">
        <w:t xml:space="preserve">can be tailored depending on the needs of the programmer </w:t>
      </w:r>
      <w:r w:rsidR="003865F9">
        <w:fldChar w:fldCharType="begin"/>
      </w:r>
      <w:r w:rsidR="00945B0A">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fldChar w:fldCharType="separate"/>
      </w:r>
      <w:r w:rsidR="00945B0A" w:rsidRPr="00945B0A">
        <w:t>(M.Sc, 2023b, 2023a)</w:t>
      </w:r>
      <w:r w:rsidR="003865F9">
        <w:fldChar w:fldCharType="end"/>
      </w:r>
      <w:r w:rsidR="002351EC">
        <w:t>.</w:t>
      </w:r>
      <w:r w:rsidR="00DD0284">
        <w:t xml:space="preserve">  </w:t>
      </w:r>
    </w:p>
    <w:p w14:paraId="0FD73466" w14:textId="77777777" w:rsidR="008E61F1" w:rsidRDefault="00F4611D" w:rsidP="00713A30">
      <w:pPr>
        <w:keepNext/>
        <w:ind w:left="426"/>
        <w:jc w:val="both"/>
      </w:pPr>
      <w:r>
        <w:rPr>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71DC4727" w:rsidR="009C2121" w:rsidRDefault="008E61F1" w:rsidP="00713A30">
      <w:pPr>
        <w:pStyle w:val="Caption"/>
        <w:jc w:val="both"/>
      </w:pPr>
      <w:r>
        <w:t xml:space="preserve">Figure </w:t>
      </w:r>
      <w:r w:rsidR="00A9117D">
        <w:fldChar w:fldCharType="begin"/>
      </w:r>
      <w:r w:rsidR="00A9117D">
        <w:instrText xml:space="preserve"> SEQ Figure \* ARABIC </w:instrText>
      </w:r>
      <w:r w:rsidR="00A9117D">
        <w:fldChar w:fldCharType="separate"/>
      </w:r>
      <w:r>
        <w:rPr>
          <w:noProof/>
        </w:rPr>
        <w:t>2</w:t>
      </w:r>
      <w:r w:rsidR="00A9117D">
        <w:rPr>
          <w:noProof/>
        </w:rPr>
        <w:fldChar w:fldCharType="end"/>
      </w:r>
      <w:r>
        <w:t>- Python Libraries used for analysis</w:t>
      </w:r>
    </w:p>
    <w:p w14:paraId="7D99859B" w14:textId="6C163785" w:rsidR="00FA768E" w:rsidRDefault="00FA768E" w:rsidP="00713A30">
      <w:pPr>
        <w:ind w:left="426"/>
        <w:jc w:val="both"/>
      </w:pPr>
      <w:r>
        <w:t>Numerous articles outline the values of different python libraries that are available for use</w:t>
      </w:r>
      <w:r w:rsidR="008820B8">
        <w:t>,</w:t>
      </w:r>
      <w:r w:rsidR="004B3C14">
        <w:t xml:space="preserve"> with six core libraries being identified as being of use in this analysis.  The selected libraries are outlined below </w:t>
      </w:r>
      <w:r w:rsidR="004B3C14">
        <w:fldChar w:fldCharType="begin"/>
      </w:r>
      <w:r w:rsidR="004B3C14">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fldChar w:fldCharType="separate"/>
      </w:r>
      <w:r w:rsidR="004B3C14" w:rsidRPr="004B3C14">
        <w:rPr>
          <w:szCs w:val="24"/>
        </w:rPr>
        <w:t xml:space="preserve">(M.Sc, 2023a, 2023b; </w:t>
      </w:r>
      <w:r w:rsidR="004B3C14" w:rsidRPr="004B3C14">
        <w:rPr>
          <w:i/>
          <w:iCs/>
          <w:szCs w:val="24"/>
        </w:rPr>
        <w:t>scikit-learn: machine learning in Python — scikit-learn 1.3.0 documentation</w:t>
      </w:r>
      <w:r w:rsidR="004B3C14" w:rsidRPr="004B3C14">
        <w:rPr>
          <w:szCs w:val="24"/>
        </w:rPr>
        <w:t xml:space="preserve">, no date; </w:t>
      </w:r>
      <w:r w:rsidR="004B3C14" w:rsidRPr="004B3C14">
        <w:rPr>
          <w:i/>
          <w:iCs/>
          <w:szCs w:val="24"/>
        </w:rPr>
        <w:t>SciPy</w:t>
      </w:r>
      <w:r w:rsidR="004B3C14" w:rsidRPr="004B3C14">
        <w:rPr>
          <w:szCs w:val="24"/>
        </w:rPr>
        <w:t xml:space="preserve">, no date; </w:t>
      </w:r>
      <w:r w:rsidR="004B3C14" w:rsidRPr="004B3C14">
        <w:rPr>
          <w:i/>
          <w:iCs/>
          <w:szCs w:val="24"/>
        </w:rPr>
        <w:t>An introduction to seaborn — seaborn 0.12.2 documentation</w:t>
      </w:r>
      <w:r w:rsidR="004B3C14" w:rsidRPr="004B3C14">
        <w:rPr>
          <w:szCs w:val="24"/>
        </w:rPr>
        <w:t>, no date)</w:t>
      </w:r>
      <w:r w:rsidR="004B3C14">
        <w:fldChar w:fldCharType="end"/>
      </w:r>
      <w:r w:rsidR="004B3C14">
        <w:t xml:space="preserve">.  </w:t>
      </w:r>
    </w:p>
    <w:p w14:paraId="0937223A" w14:textId="11E870AE" w:rsidR="00767683" w:rsidRDefault="00767683" w:rsidP="00713A30">
      <w:pPr>
        <w:pStyle w:val="ListParagraph"/>
        <w:numPr>
          <w:ilvl w:val="0"/>
          <w:numId w:val="40"/>
        </w:numPr>
        <w:jc w:val="both"/>
      </w:pPr>
      <w:r>
        <w:t>Pandas</w:t>
      </w:r>
      <w:r w:rsidR="00945B0A">
        <w:t xml:space="preserve"> - used for </w:t>
      </w:r>
      <w:r w:rsidR="00061A28">
        <w:t>‘</w:t>
      </w:r>
      <w:r w:rsidR="00945B0A">
        <w:t xml:space="preserve">data </w:t>
      </w:r>
      <w:r w:rsidR="00061A28">
        <w:t>wrangling’</w:t>
      </w:r>
      <w:r w:rsidR="00345DE9">
        <w:t xml:space="preserve"> or manipulation of dat</w:t>
      </w:r>
      <w:r w:rsidR="007352B5">
        <w:t xml:space="preserve">a </w:t>
      </w:r>
      <w:r w:rsidR="00140E6B">
        <w:t>within a dataframe.</w:t>
      </w:r>
    </w:p>
    <w:p w14:paraId="1272F1D9" w14:textId="5F9A6D90" w:rsidR="00741B1D" w:rsidRDefault="00CF17DC" w:rsidP="00713A30">
      <w:pPr>
        <w:pStyle w:val="ListParagraph"/>
        <w:numPr>
          <w:ilvl w:val="0"/>
          <w:numId w:val="40"/>
        </w:numPr>
        <w:jc w:val="both"/>
      </w:pPr>
      <w:r>
        <w:t>NumPy</w:t>
      </w:r>
      <w:r w:rsidR="00140E6B">
        <w:t xml:space="preserve"> - used for calculations</w:t>
      </w:r>
      <w:r w:rsidR="005E668D">
        <w:t xml:space="preserve"> quickly and easily.</w:t>
      </w:r>
    </w:p>
    <w:p w14:paraId="78FD2A5B" w14:textId="2860DCF1" w:rsidR="000D5E25" w:rsidRDefault="00CF17DC" w:rsidP="00713A30">
      <w:pPr>
        <w:pStyle w:val="ListParagraph"/>
        <w:numPr>
          <w:ilvl w:val="0"/>
          <w:numId w:val="40"/>
        </w:numPr>
        <w:jc w:val="both"/>
      </w:pPr>
      <w:r>
        <w:t>Matplotlib</w:t>
      </w:r>
      <w:r w:rsidR="005E668D">
        <w:t xml:space="preserve"> - helps display graphs and visualisations of the data using pandas and numpy </w:t>
      </w:r>
    </w:p>
    <w:p w14:paraId="6EC7D43A" w14:textId="0ACB46AC" w:rsidR="00CF17DC" w:rsidRDefault="00E937B1" w:rsidP="00713A30">
      <w:pPr>
        <w:pStyle w:val="ListParagraph"/>
        <w:numPr>
          <w:ilvl w:val="0"/>
          <w:numId w:val="40"/>
        </w:numPr>
        <w:jc w:val="both"/>
      </w:pPr>
      <w:r>
        <w:t>s</w:t>
      </w:r>
      <w:r w:rsidR="00CF17DC">
        <w:t>ea</w:t>
      </w:r>
      <w:r>
        <w:t>b</w:t>
      </w:r>
      <w:r w:rsidR="00CF17DC">
        <w:t>orn</w:t>
      </w:r>
      <w:r w:rsidR="00F938CE">
        <w:t xml:space="preserve"> - </w:t>
      </w:r>
      <w:r>
        <w:t>built to work alongside Matplotlib, the Seaborn library</w:t>
      </w:r>
      <w:r w:rsidR="00467AE0">
        <w:t xml:space="preserve"> allows for statistical data to be graphed and displayed.</w:t>
      </w:r>
    </w:p>
    <w:p w14:paraId="1FA87EB9" w14:textId="2634876B" w:rsidR="00F4611D" w:rsidRDefault="00F4611D" w:rsidP="00713A30">
      <w:pPr>
        <w:pStyle w:val="ListParagraph"/>
        <w:numPr>
          <w:ilvl w:val="0"/>
          <w:numId w:val="40"/>
        </w:numPr>
        <w:jc w:val="both"/>
      </w:pPr>
      <w:r>
        <w:t xml:space="preserve">Scikit-Learn </w:t>
      </w:r>
      <w:r w:rsidR="00467AE0">
        <w:t xml:space="preserve">- </w:t>
      </w:r>
      <w:r w:rsidR="00E07765">
        <w:t xml:space="preserve">allows a programmer to quickly implement a range of machine learning algorithms </w:t>
      </w:r>
      <w:r w:rsidR="003562E8">
        <w:t>in conjunction with other libraries such as pandas and matplotlib.</w:t>
      </w:r>
    </w:p>
    <w:p w14:paraId="35ADB369" w14:textId="6AD627FB" w:rsidR="00CF17DC" w:rsidRDefault="00CF17DC" w:rsidP="00713A30">
      <w:pPr>
        <w:pStyle w:val="ListParagraph"/>
        <w:numPr>
          <w:ilvl w:val="0"/>
          <w:numId w:val="40"/>
        </w:numPr>
        <w:jc w:val="both"/>
      </w:pPr>
      <w:r>
        <w:t>Scipy</w:t>
      </w:r>
      <w:r w:rsidR="00372933">
        <w:t xml:space="preserve"> - enables a programmer to implement</w:t>
      </w:r>
      <w:r w:rsidR="008820B8">
        <w:t xml:space="preserve"> statistics and other mathematical computations with python.</w:t>
      </w:r>
    </w:p>
    <w:p w14:paraId="6F2E6389" w14:textId="7DCD6553" w:rsidR="00585EBB" w:rsidRPr="00585EBB" w:rsidRDefault="00585EBB" w:rsidP="00713A30">
      <w:pPr>
        <w:pStyle w:val="ListParagraph"/>
        <w:numPr>
          <w:ilvl w:val="0"/>
          <w:numId w:val="40"/>
        </w:numPr>
        <w:jc w:val="both"/>
        <w:rPr>
          <w:color w:val="FF0000"/>
          <w:highlight w:val="yellow"/>
        </w:rPr>
      </w:pPr>
      <w:r w:rsidRPr="00585EBB">
        <w:rPr>
          <w:color w:val="FF0000"/>
          <w:highlight w:val="yellow"/>
        </w:rPr>
        <w:t>Keras</w:t>
      </w:r>
    </w:p>
    <w:p w14:paraId="1F46EECA" w14:textId="77777777" w:rsidR="000D5E25" w:rsidRDefault="000D5E25" w:rsidP="00713A30">
      <w:pPr>
        <w:ind w:left="426"/>
        <w:jc w:val="both"/>
      </w:pPr>
    </w:p>
    <w:p w14:paraId="514DCB60" w14:textId="77777777" w:rsidR="00E849BE" w:rsidRDefault="00E849BE" w:rsidP="00713A30">
      <w:pPr>
        <w:ind w:left="426"/>
        <w:jc w:val="both"/>
        <w:rPr>
          <w:b/>
        </w:rPr>
      </w:pPr>
      <w:r>
        <w:rPr>
          <w:b/>
        </w:rPr>
        <w:lastRenderedPageBreak/>
        <w:t xml:space="preserve">Exploratory data analysis </w:t>
      </w:r>
    </w:p>
    <w:p w14:paraId="2F5BEF61" w14:textId="2131D8CA" w:rsidR="002E660E" w:rsidRDefault="00B61C1A" w:rsidP="00713A30">
      <w:pPr>
        <w:ind w:left="426"/>
        <w:jc w:val="both"/>
        <w:rPr>
          <w:bCs/>
        </w:rPr>
      </w:pPr>
      <w:r>
        <w:rPr>
          <w:bCs/>
        </w:rPr>
        <w:t xml:space="preserve">As with all data analysis projects, the exploratory data analysis </w:t>
      </w:r>
      <w:r w:rsidR="007A16D0">
        <w:rPr>
          <w:bCs/>
        </w:rPr>
        <w:t xml:space="preserve">(EDA) </w:t>
      </w:r>
      <w:r>
        <w:rPr>
          <w:bCs/>
        </w:rPr>
        <w:t>stage i</w:t>
      </w:r>
      <w:r w:rsidR="008024C5">
        <w:rPr>
          <w:bCs/>
        </w:rPr>
        <w:t xml:space="preserve">s crucial </w:t>
      </w:r>
      <w:r w:rsidR="002E660E">
        <w:rPr>
          <w:bCs/>
        </w:rPr>
        <w:t>to</w:t>
      </w:r>
      <w:r w:rsidR="008024C5">
        <w:rPr>
          <w:bCs/>
        </w:rPr>
        <w:t xml:space="preserve"> ensure that the resulting anal</w:t>
      </w:r>
      <w:r w:rsidR="00417614">
        <w:rPr>
          <w:bCs/>
        </w:rPr>
        <w:t xml:space="preserve">ysis will be valid and not biased one </w:t>
      </w:r>
      <w:r w:rsidR="00486915">
        <w:rPr>
          <w:bCs/>
        </w:rPr>
        <w:t>way</w:t>
      </w:r>
      <w:r w:rsidR="00417614">
        <w:rPr>
          <w:bCs/>
        </w:rPr>
        <w:t xml:space="preserve"> or the other</w:t>
      </w:r>
      <w:r w:rsidR="00BC0AD6">
        <w:rPr>
          <w:bCs/>
        </w:rPr>
        <w:t xml:space="preserve">.  The steps undertaken as part of EDA </w:t>
      </w:r>
      <w:r w:rsidR="005A74B0">
        <w:rPr>
          <w:bCs/>
        </w:rPr>
        <w:t xml:space="preserve">in Notebook </w:t>
      </w:r>
      <w:r w:rsidR="00903F5D" w:rsidRPr="00903F5D">
        <w:rPr>
          <w:bCs/>
        </w:rPr>
        <w:t>00 - EDA on - Student_Info.csv</w:t>
      </w:r>
      <w:r w:rsidR="005A74B0">
        <w:rPr>
          <w:bCs/>
        </w:rPr>
        <w:t xml:space="preserve"> - </w:t>
      </w:r>
      <w:r w:rsidR="00975989">
        <w:rPr>
          <w:bCs/>
        </w:rPr>
        <w:t>a</w:t>
      </w:r>
      <w:r w:rsidR="005744BC">
        <w:rPr>
          <w:bCs/>
        </w:rPr>
        <w:t xml:space="preserve">s </w:t>
      </w:r>
      <w:r w:rsidR="00975989">
        <w:rPr>
          <w:bCs/>
        </w:rPr>
        <w:t>outlined</w:t>
      </w:r>
      <w:r w:rsidR="005744BC">
        <w:rPr>
          <w:bCs/>
        </w:rPr>
        <w:t xml:space="preserve"> by Peng are </w:t>
      </w:r>
      <w:r w:rsidR="00F631E5">
        <w:rPr>
          <w:bCs/>
        </w:rPr>
        <w:t>shown</w:t>
      </w:r>
      <w:r w:rsidR="005744BC">
        <w:rPr>
          <w:bCs/>
        </w:rPr>
        <w:t xml:space="preserve"> below </w:t>
      </w:r>
      <w:r w:rsidR="005744BC">
        <w:rPr>
          <w:bCs/>
        </w:rPr>
        <w:fldChar w:fldCharType="begin"/>
      </w:r>
      <w:r w:rsidR="005744BC">
        <w:rPr>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Pr>
          <w:bCs/>
        </w:rPr>
        <w:fldChar w:fldCharType="separate"/>
      </w:r>
      <w:r w:rsidR="005744BC" w:rsidRPr="006A6547">
        <w:rPr>
          <w:szCs w:val="24"/>
        </w:rPr>
        <w:t xml:space="preserve">(Peng </w:t>
      </w:r>
      <w:r w:rsidR="005744BC" w:rsidRPr="006A6547">
        <w:rPr>
          <w:i/>
          <w:iCs/>
          <w:szCs w:val="24"/>
        </w:rPr>
        <w:t>et al.</w:t>
      </w:r>
      <w:r w:rsidR="005744BC" w:rsidRPr="006A6547">
        <w:rPr>
          <w:szCs w:val="24"/>
        </w:rPr>
        <w:t>, 2021)</w:t>
      </w:r>
      <w:r w:rsidR="005744BC">
        <w:rPr>
          <w:bCs/>
        </w:rPr>
        <w:fldChar w:fldCharType="end"/>
      </w:r>
      <w:r w:rsidR="005744BC">
        <w:rPr>
          <w:bCs/>
        </w:rPr>
        <w:t xml:space="preserve">. </w:t>
      </w:r>
    </w:p>
    <w:p w14:paraId="32F044E0" w14:textId="77777777" w:rsidR="005744BC" w:rsidRDefault="002E660E" w:rsidP="00713A30">
      <w:pPr>
        <w:keepNext/>
        <w:ind w:left="426"/>
        <w:jc w:val="both"/>
      </w:pPr>
      <w:r>
        <w:rPr>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36452BAA" w:rsidR="002E660E" w:rsidRDefault="005744BC" w:rsidP="00713A30">
      <w:pPr>
        <w:pStyle w:val="Caption"/>
        <w:jc w:val="both"/>
        <w:rPr>
          <w:bCs/>
        </w:rPr>
      </w:pPr>
      <w:r>
        <w:t xml:space="preserve">Figure </w:t>
      </w:r>
      <w:r w:rsidR="00A9117D">
        <w:fldChar w:fldCharType="begin"/>
      </w:r>
      <w:r w:rsidR="00A9117D">
        <w:instrText xml:space="preserve"> SEQ Figure \* ARABIC </w:instrText>
      </w:r>
      <w:r w:rsidR="00A9117D">
        <w:fldChar w:fldCharType="separate"/>
      </w:r>
      <w:r w:rsidR="008E61F1">
        <w:rPr>
          <w:noProof/>
        </w:rPr>
        <w:t>3</w:t>
      </w:r>
      <w:r w:rsidR="00A9117D">
        <w:rPr>
          <w:noProof/>
        </w:rPr>
        <w:fldChar w:fldCharType="end"/>
      </w:r>
      <w:r>
        <w:t xml:space="preserve">- </w:t>
      </w:r>
      <w:r w:rsidRPr="00FE22AE">
        <w:t>Exploratory Data Analysis steps (Peng et al., 2021)</w:t>
      </w:r>
    </w:p>
    <w:p w14:paraId="3969C755" w14:textId="4B2A5186" w:rsidR="00E849BE" w:rsidRPr="00E849BE" w:rsidRDefault="00E849BE" w:rsidP="00713A30">
      <w:pPr>
        <w:ind w:left="426"/>
        <w:jc w:val="both"/>
        <w:rPr>
          <w:bCs/>
        </w:rPr>
      </w:pPr>
    </w:p>
    <w:p w14:paraId="38527422" w14:textId="502E0EFB" w:rsidR="001A4365" w:rsidRPr="008F0084" w:rsidRDefault="00663947" w:rsidP="00713A30">
      <w:pPr>
        <w:ind w:left="426"/>
        <w:jc w:val="both"/>
        <w:rPr>
          <w:b/>
        </w:rPr>
      </w:pPr>
      <w:r>
        <w:rPr>
          <w:b/>
        </w:rPr>
        <w:t>Encoding Data Types</w:t>
      </w:r>
    </w:p>
    <w:p w14:paraId="338FC5E3" w14:textId="19E9AB0A" w:rsidR="005344B5" w:rsidRDefault="008F0084" w:rsidP="00713A30">
      <w:pPr>
        <w:ind w:left="426"/>
        <w:jc w:val="both"/>
      </w:pPr>
      <w:r>
        <w:t xml:space="preserve">The data used </w:t>
      </w:r>
      <w:r w:rsidR="00DC4427">
        <w:t xml:space="preserve">for analysis consists of </w:t>
      </w:r>
      <w:r w:rsidR="003102BF">
        <w:t xml:space="preserve">both </w:t>
      </w:r>
      <w:r w:rsidR="00563FC6">
        <w:t>ordinal</w:t>
      </w:r>
      <w:r w:rsidR="0009614E">
        <w:t xml:space="preserve"> (age band / tenure band etc) and </w:t>
      </w:r>
      <w:r w:rsidR="00563FC6">
        <w:t>n</w:t>
      </w:r>
      <w:r w:rsidR="001F6FBF">
        <w:t xml:space="preserve">ominal </w:t>
      </w:r>
      <w:r w:rsidR="0009614E">
        <w:t>(gender</w:t>
      </w:r>
      <w:r w:rsidR="00D92C04">
        <w:t xml:space="preserve"> / credit studied etc</w:t>
      </w:r>
      <w:r w:rsidR="0009614E">
        <w:t>)</w:t>
      </w:r>
      <w:r w:rsidR="00DA557A">
        <w:t xml:space="preserve"> data types</w:t>
      </w:r>
      <w:r w:rsidR="00E849BE">
        <w:t xml:space="preserve">. </w:t>
      </w:r>
      <w:r w:rsidR="005344B5">
        <w:t xml:space="preserve"> </w:t>
      </w:r>
      <w:r w:rsidR="00DA557A">
        <w:t>Thus, it was necessary to apply a</w:t>
      </w:r>
      <w:r w:rsidR="00507707">
        <w:t xml:space="preserve"> suitable</w:t>
      </w:r>
      <w:r w:rsidR="00DA557A">
        <w:t xml:space="preserve"> methodology </w:t>
      </w:r>
      <w:r w:rsidR="00507707">
        <w:t>to handle such data</w:t>
      </w:r>
      <w:r w:rsidR="00AA7511">
        <w:t xml:space="preserve">.  Label Encoding was </w:t>
      </w:r>
      <w:r w:rsidR="00473AE7">
        <w:t xml:space="preserve">provided a simple solution to resolving </w:t>
      </w:r>
      <w:r w:rsidR="00EA7B3C">
        <w:t>data in the</w:t>
      </w:r>
      <w:r w:rsidR="00EB1F3E">
        <w:t xml:space="preserve"> ‘gender’ column </w:t>
      </w:r>
      <w:r w:rsidR="00EA7B3C">
        <w:t>by</w:t>
      </w:r>
      <w:r w:rsidR="00EB1F3E">
        <w:t xml:space="preserve"> </w:t>
      </w:r>
      <w:r w:rsidR="00EA7B3C">
        <w:t>converting</w:t>
      </w:r>
      <w:r w:rsidR="00EB1F3E">
        <w:t xml:space="preserve"> the values from text to number (1 for Male, 0 for female)</w:t>
      </w:r>
      <w:r w:rsidR="00EA7B3C">
        <w:t xml:space="preserve"> </w:t>
      </w:r>
      <w:r w:rsidR="00EA7B3C">
        <w:fldChar w:fldCharType="begin"/>
      </w:r>
      <w:r w:rsidR="00EA7B3C">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fldChar w:fldCharType="separate"/>
      </w:r>
      <w:r w:rsidR="00EA7B3C" w:rsidRPr="00EA7B3C">
        <w:rPr>
          <w:szCs w:val="24"/>
        </w:rPr>
        <w:t>(</w:t>
      </w:r>
      <w:r w:rsidR="00EA7B3C" w:rsidRPr="00EA7B3C">
        <w:rPr>
          <w:i/>
          <w:iCs/>
          <w:szCs w:val="24"/>
        </w:rPr>
        <w:t>Categorical encoding using Label-Encoding and One-Hot-Encoder | by Dinesh Yadav | Towards Data Science</w:t>
      </w:r>
      <w:r w:rsidR="00EA7B3C" w:rsidRPr="00EA7B3C">
        <w:rPr>
          <w:szCs w:val="24"/>
        </w:rPr>
        <w:t>, no date)</w:t>
      </w:r>
      <w:r w:rsidR="00EA7B3C">
        <w:fldChar w:fldCharType="end"/>
      </w:r>
      <w:r w:rsidR="00EA7B3C">
        <w:t xml:space="preserve"> </w:t>
      </w:r>
      <w:r w:rsidR="00EB1F3E">
        <w:t xml:space="preserve">.  </w:t>
      </w:r>
      <w:r w:rsidR="00AA7511">
        <w:t>One -Hot Encoding</w:t>
      </w:r>
      <w:r w:rsidR="00EA7B3C">
        <w:t xml:space="preserve"> </w:t>
      </w:r>
      <w:r w:rsidR="000F65A5">
        <w:t xml:space="preserve">was </w:t>
      </w:r>
      <w:r w:rsidR="00057E6F">
        <w:t>selected as the basis</w:t>
      </w:r>
      <w:r w:rsidR="008B674E">
        <w:t xml:space="preserve"> to convert </w:t>
      </w:r>
      <w:r w:rsidR="00057E6F">
        <w:t>ordinal</w:t>
      </w:r>
      <w:r w:rsidR="008B674E">
        <w:t xml:space="preserve"> data into numerical value</w:t>
      </w:r>
      <w:r w:rsidR="000F65A5">
        <w:t xml:space="preserve">s as it is </w:t>
      </w:r>
      <w:r w:rsidR="00C8301B">
        <w:t>relatively</w:t>
      </w:r>
      <w:r w:rsidR="000F65A5">
        <w:t xml:space="preserve"> easy to implement, and allows for each categorical </w:t>
      </w:r>
      <w:r w:rsidR="00716E12">
        <w:t xml:space="preserve">data value to give given it’s own column </w:t>
      </w:r>
      <w:r w:rsidR="00C8301B">
        <w:t>with</w:t>
      </w:r>
      <w:r w:rsidR="00716E12">
        <w:t xml:space="preserve">in the dataframe </w:t>
      </w:r>
      <w:r w:rsidR="00CA1284">
        <w:fldChar w:fldCharType="begin"/>
      </w:r>
      <w:r w:rsidR="00CA1284">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fldChar w:fldCharType="separate"/>
      </w:r>
      <w:r w:rsidR="00CA1284" w:rsidRPr="00CA1284">
        <w:rPr>
          <w:szCs w:val="24"/>
        </w:rPr>
        <w:t xml:space="preserve">(Gefferth, 2023; </w:t>
      </w:r>
      <w:r w:rsidR="00CA1284" w:rsidRPr="00CA1284">
        <w:rPr>
          <w:i/>
          <w:iCs/>
          <w:szCs w:val="24"/>
        </w:rPr>
        <w:t>Categorical encoding using Label-Encoding and One-Hot-Encoder | by Dinesh Yadav | Towards Data Science</w:t>
      </w:r>
      <w:r w:rsidR="00CA1284" w:rsidRPr="00CA1284">
        <w:rPr>
          <w:szCs w:val="24"/>
        </w:rPr>
        <w:t xml:space="preserve">, no date; </w:t>
      </w:r>
      <w:r w:rsidR="00CA1284" w:rsidRPr="00CA1284">
        <w:rPr>
          <w:i/>
          <w:iCs/>
          <w:szCs w:val="24"/>
        </w:rPr>
        <w:t>sklearn.preprocessing.OneHotEncoder</w:t>
      </w:r>
      <w:r w:rsidR="00CA1284" w:rsidRPr="00CA1284">
        <w:rPr>
          <w:szCs w:val="24"/>
        </w:rPr>
        <w:t>, no date)</w:t>
      </w:r>
      <w:r w:rsidR="00CA1284">
        <w:fldChar w:fldCharType="end"/>
      </w:r>
      <w:r w:rsidR="00716E12">
        <w:t xml:space="preserve">.  </w:t>
      </w:r>
      <w:r w:rsidR="00663947">
        <w:t xml:space="preserve">Both encoding methods (Label Encoding and One-Hot Encoding) are part of the Scikit-Learn Python Library </w:t>
      </w:r>
      <w:r w:rsidR="000D5E25">
        <w:t>discussed previously.</w:t>
      </w:r>
    </w:p>
    <w:p w14:paraId="09F99B06" w14:textId="77777777" w:rsidR="002529C1" w:rsidRDefault="002529C1" w:rsidP="00713A30">
      <w:pPr>
        <w:ind w:left="426"/>
        <w:jc w:val="both"/>
      </w:pPr>
    </w:p>
    <w:p w14:paraId="39EFEF53" w14:textId="77777777" w:rsidR="002830AE" w:rsidRPr="002830AE" w:rsidRDefault="002830AE" w:rsidP="00713A30">
      <w:pPr>
        <w:ind w:left="426"/>
        <w:jc w:val="both"/>
        <w:rPr>
          <w:b/>
          <w:bCs/>
        </w:rPr>
      </w:pPr>
      <w:r w:rsidRPr="002830AE">
        <w:rPr>
          <w:b/>
          <w:bCs/>
        </w:rPr>
        <w:t>Machine Learning Models</w:t>
      </w:r>
    </w:p>
    <w:p w14:paraId="4445D3DE" w14:textId="52471386" w:rsidR="00372952" w:rsidRDefault="002830AE" w:rsidP="00713A30">
      <w:pPr>
        <w:ind w:left="426"/>
        <w:jc w:val="both"/>
      </w:pPr>
      <w:r>
        <w:t xml:space="preserve">All the </w:t>
      </w:r>
      <w:r w:rsidR="00C7660B">
        <w:t>models used as part of this research</w:t>
      </w:r>
      <w:r>
        <w:t xml:space="preserve"> project were sourced from literature</w:t>
      </w:r>
      <w:r w:rsidR="00372952">
        <w:t>, as outlined in the figure below.</w:t>
      </w:r>
      <w:r w:rsidR="000A08CC">
        <w:t xml:space="preserve">  Five different models were</w:t>
      </w:r>
      <w:r w:rsidR="00550DFC">
        <w:t xml:space="preserve"> identified from the articles, and each are discussed in detail below.</w:t>
      </w:r>
    </w:p>
    <w:p w14:paraId="1D6AB195" w14:textId="77777777" w:rsidR="00526333" w:rsidRDefault="00372952" w:rsidP="00713A30">
      <w:pPr>
        <w:keepNext/>
        <w:ind w:left="426"/>
        <w:jc w:val="both"/>
      </w:pPr>
      <w:r w:rsidRPr="00074DCD">
        <w:rPr>
          <w:noProof/>
        </w:rPr>
        <w:lastRenderedPageBreak/>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3082B602" w:rsidR="005E0E54" w:rsidRDefault="00526333" w:rsidP="00713A30">
      <w:pPr>
        <w:pStyle w:val="Caption"/>
        <w:jc w:val="both"/>
      </w:pPr>
      <w:r>
        <w:t xml:space="preserve">Figure </w:t>
      </w:r>
      <w:r w:rsidR="00A9117D">
        <w:fldChar w:fldCharType="begin"/>
      </w:r>
      <w:r w:rsidR="00A9117D">
        <w:instrText xml:space="preserve"> SEQ Figure \* ARABIC </w:instrText>
      </w:r>
      <w:r w:rsidR="00A9117D">
        <w:fldChar w:fldCharType="separate"/>
      </w:r>
      <w:r w:rsidR="008E61F1">
        <w:rPr>
          <w:noProof/>
        </w:rPr>
        <w:t>4</w:t>
      </w:r>
      <w:r w:rsidR="00A9117D">
        <w:rPr>
          <w:noProof/>
        </w:rPr>
        <w:fldChar w:fldCharType="end"/>
      </w:r>
      <w:r>
        <w:t xml:space="preserve"> - Articles and Models reference table</w:t>
      </w:r>
    </w:p>
    <w:p w14:paraId="04FC377B" w14:textId="7E22BDA6" w:rsidR="00C7660B" w:rsidRPr="006573DC" w:rsidRDefault="000A08CC" w:rsidP="00713A30">
      <w:pPr>
        <w:ind w:left="426"/>
        <w:jc w:val="both"/>
        <w:rPr>
          <w:b/>
          <w:bCs/>
        </w:rPr>
      </w:pPr>
      <w:r>
        <w:rPr>
          <w:b/>
          <w:bCs/>
        </w:rPr>
        <w:t xml:space="preserve">Algorithm </w:t>
      </w:r>
      <w:r w:rsidR="00FE7AEF">
        <w:rPr>
          <w:b/>
          <w:bCs/>
        </w:rPr>
        <w:t xml:space="preserve">1 - </w:t>
      </w:r>
      <w:r w:rsidR="00850E89" w:rsidRPr="006573DC">
        <w:rPr>
          <w:b/>
          <w:bCs/>
        </w:rPr>
        <w:t>Logistic Regression</w:t>
      </w:r>
    </w:p>
    <w:p w14:paraId="57985AE9" w14:textId="63BAE579" w:rsidR="00710B03" w:rsidRDefault="00FE7AEF" w:rsidP="00713A30">
      <w:pPr>
        <w:ind w:left="426"/>
        <w:jc w:val="both"/>
      </w:pPr>
      <w:r>
        <w:t xml:space="preserve">Logistic Regression is </w:t>
      </w:r>
      <w:r w:rsidR="0015654A">
        <w:t xml:space="preserve">widely recommended as a starting point for data analysis </w:t>
      </w:r>
      <w:r w:rsidR="003F4914">
        <w:t>models</w:t>
      </w:r>
      <w:r w:rsidR="0015654A">
        <w:t xml:space="preserve">, especially </w:t>
      </w:r>
      <w:r w:rsidR="003F4914">
        <w:t>when working with classification data</w:t>
      </w:r>
      <w:r w:rsidR="00550DFC">
        <w:t xml:space="preserve"> </w:t>
      </w:r>
      <w:r w:rsidR="00550DFC">
        <w:fldChar w:fldCharType="begin"/>
      </w:r>
      <w:r w:rsidR="00550DFC">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fldChar w:fldCharType="separate"/>
      </w:r>
      <w:r w:rsidR="00550DFC" w:rsidRPr="00550DFC">
        <w:t>(Kohnke, Foung and Chen, 2022; Python, no date)</w:t>
      </w:r>
      <w:r w:rsidR="00550DFC">
        <w:fldChar w:fldCharType="end"/>
      </w:r>
      <w:r w:rsidR="003F4914">
        <w:t>.</w:t>
      </w:r>
      <w:r w:rsidR="00CC203A">
        <w:t xml:space="preserve"> </w:t>
      </w:r>
      <w:r w:rsidR="00D4030C">
        <w:t xml:space="preserve"> </w:t>
      </w:r>
      <w:r w:rsidR="004C692A">
        <w:t>The first pass of the algorithm was compl</w:t>
      </w:r>
      <w:r w:rsidR="006F2980">
        <w:t>eted without any parameter tunin</w:t>
      </w:r>
      <w:r w:rsidR="00971A9F">
        <w:t xml:space="preserve">g.  </w:t>
      </w:r>
      <w:r w:rsidR="00F631E5">
        <w:t>Hyperparameter</w:t>
      </w:r>
      <w:r w:rsidR="00971A9F">
        <w:t xml:space="preserve"> tuning</w:t>
      </w:r>
      <w:r w:rsidR="004F08BB">
        <w:t xml:space="preserve">, specifically GridSearchCV </w:t>
      </w:r>
      <w:r w:rsidR="00971A9F">
        <w:t xml:space="preserve">was applied to the algorithm </w:t>
      </w:r>
      <w:r w:rsidR="00880834">
        <w:t>to</w:t>
      </w:r>
      <w:r w:rsidR="00971A9F">
        <w:t xml:space="preserve"> </w:t>
      </w:r>
      <w:r w:rsidR="004F08BB">
        <w:t>improve results</w:t>
      </w:r>
      <w:r w:rsidR="007E1312">
        <w:t>.  Cross Fold Validation was applied in Kohnke et al</w:t>
      </w:r>
      <w:r w:rsidR="00112FF6">
        <w:t xml:space="preserve"> (2022), the author applied GridSearchCV </w:t>
      </w:r>
      <w:r w:rsidR="008009A4">
        <w:t xml:space="preserve">to the data as </w:t>
      </w:r>
      <w:r w:rsidR="00DD32CD">
        <w:t xml:space="preserve">it </w:t>
      </w:r>
      <w:r w:rsidR="00B8776F">
        <w:t xml:space="preserve">automatically </w:t>
      </w:r>
      <w:r w:rsidR="00157B15">
        <w:t>searches for</w:t>
      </w:r>
      <w:r w:rsidR="00DD32CD">
        <w:t xml:space="preserve"> all possible parameter combinations withing the data</w:t>
      </w:r>
      <w:r w:rsidR="005702A9">
        <w:t xml:space="preserve"> </w:t>
      </w:r>
      <w:r w:rsidR="005702A9">
        <w:fldChar w:fldCharType="begin"/>
      </w:r>
      <w:r w:rsidR="005702A9">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fldChar w:fldCharType="separate"/>
      </w:r>
      <w:r w:rsidR="005702A9" w:rsidRPr="005702A9">
        <w:rPr>
          <w:szCs w:val="24"/>
        </w:rPr>
        <w:t>(</w:t>
      </w:r>
      <w:r w:rsidR="005702A9" w:rsidRPr="005702A9">
        <w:rPr>
          <w:i/>
          <w:iCs/>
          <w:szCs w:val="24"/>
        </w:rPr>
        <w:t>3.2. Tuning the hyper-parameters of an estimator</w:t>
      </w:r>
      <w:r w:rsidR="005702A9" w:rsidRPr="005702A9">
        <w:rPr>
          <w:szCs w:val="24"/>
        </w:rPr>
        <w:t>, no date)</w:t>
      </w:r>
      <w:r w:rsidR="005702A9">
        <w:fldChar w:fldCharType="end"/>
      </w:r>
      <w:r w:rsidR="005702A9">
        <w:t>.</w:t>
      </w:r>
      <w:r w:rsidR="00B8776F">
        <w:t xml:space="preserve"> </w:t>
      </w:r>
    </w:p>
    <w:p w14:paraId="087A5D3A" w14:textId="77777777" w:rsidR="00710B03" w:rsidRDefault="00710B03" w:rsidP="00713A30">
      <w:pPr>
        <w:ind w:left="426"/>
        <w:jc w:val="both"/>
      </w:pPr>
    </w:p>
    <w:p w14:paraId="6DA4DBB1" w14:textId="1FDE9FCC" w:rsidR="00850E89" w:rsidRPr="00AC6C64" w:rsidRDefault="005702A9" w:rsidP="00713A30">
      <w:pPr>
        <w:ind w:left="426"/>
        <w:jc w:val="both"/>
        <w:rPr>
          <w:b/>
          <w:bCs/>
        </w:rPr>
      </w:pPr>
      <w:r w:rsidRPr="00AC6C64">
        <w:rPr>
          <w:b/>
          <w:bCs/>
        </w:rPr>
        <w:t xml:space="preserve">Algorithm 2 - </w:t>
      </w:r>
      <w:r w:rsidR="00850E89" w:rsidRPr="00AC6C64">
        <w:rPr>
          <w:b/>
          <w:bCs/>
        </w:rPr>
        <w:t xml:space="preserve">Decision Trees </w:t>
      </w:r>
    </w:p>
    <w:p w14:paraId="0D7B79BC" w14:textId="5388EEFE" w:rsidR="00DD7A18" w:rsidRDefault="00483FE4" w:rsidP="00713A30">
      <w:pPr>
        <w:ind w:left="426"/>
        <w:jc w:val="both"/>
      </w:pPr>
      <w:r>
        <w:t xml:space="preserve">As logistic regression was not conclusive in terms of </w:t>
      </w:r>
      <w:r w:rsidR="006D187F">
        <w:t>its</w:t>
      </w:r>
      <w:r>
        <w:t xml:space="preserve"> results, the author decided to implement a similar model capable of </w:t>
      </w:r>
      <w:r w:rsidR="00FB4277">
        <w:t xml:space="preserve">working with categorical data.  Decision Trees was selected as the second algorithm to test as it had been used </w:t>
      </w:r>
      <w:r w:rsidR="006D187F">
        <w:t xml:space="preserve">by other researchers </w:t>
      </w:r>
      <w:r w:rsidR="006D187F">
        <w:fldChar w:fldCharType="begin"/>
      </w:r>
      <w:r w:rsidR="006D187F">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fldChar w:fldCharType="separate"/>
      </w:r>
      <w:r w:rsidR="006D187F" w:rsidRPr="006D187F">
        <w:rPr>
          <w:szCs w:val="24"/>
        </w:rPr>
        <w:t xml:space="preserve">(Djoundourian, 2017; Hussain </w:t>
      </w:r>
      <w:r w:rsidR="006D187F" w:rsidRPr="006D187F">
        <w:rPr>
          <w:i/>
          <w:iCs/>
          <w:szCs w:val="24"/>
        </w:rPr>
        <w:t>et al.</w:t>
      </w:r>
      <w:r w:rsidR="006D187F" w:rsidRPr="006D187F">
        <w:rPr>
          <w:szCs w:val="24"/>
        </w:rPr>
        <w:t>, 2018)</w:t>
      </w:r>
      <w:r w:rsidR="006D187F">
        <w:fldChar w:fldCharType="end"/>
      </w:r>
      <w:r w:rsidR="006D187F">
        <w:t xml:space="preserve">. </w:t>
      </w:r>
      <w:r w:rsidR="007F00D5">
        <w:t xml:space="preserve"> </w:t>
      </w:r>
      <w:r w:rsidR="00D67EB4">
        <w:t>Different methods of h</w:t>
      </w:r>
      <w:r w:rsidR="007F00D5">
        <w:t>yperparameter</w:t>
      </w:r>
      <w:r w:rsidR="006F514B">
        <w:t xml:space="preserve"> tuning </w:t>
      </w:r>
      <w:r w:rsidR="00D67EB4">
        <w:t xml:space="preserve">were </w:t>
      </w:r>
      <w:r w:rsidR="006F514B">
        <w:t>applied</w:t>
      </w:r>
      <w:r w:rsidR="00320DA3">
        <w:t xml:space="preserve"> in the form of cross validation </w:t>
      </w:r>
      <w:r w:rsidR="00D67EB4">
        <w:t xml:space="preserve">and GridSearchCV </w:t>
      </w:r>
      <w:r w:rsidR="00E77714">
        <w:t>from sc</w:t>
      </w:r>
      <w:r w:rsidR="00936937">
        <w:t xml:space="preserve">ikit-learn.  Cross Validation was selected as it was used in previous </w:t>
      </w:r>
      <w:r w:rsidR="001B4A7C">
        <w:t>papers</w:t>
      </w:r>
      <w:r w:rsidR="00880834">
        <w:t xml:space="preserve"> </w:t>
      </w:r>
      <w:r w:rsidR="00B22352">
        <w:fldChar w:fldCharType="begin"/>
      </w:r>
      <w:r w:rsidR="00B22352">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fldChar w:fldCharType="separate"/>
      </w:r>
      <w:r w:rsidR="00B22352" w:rsidRPr="00B22352">
        <w:t>(Kohnke, Foung and Chen, 2022)</w:t>
      </w:r>
      <w:r w:rsidR="00B22352">
        <w:fldChar w:fldCharType="end"/>
      </w:r>
      <w:r w:rsidR="00B22352">
        <w:t xml:space="preserve"> </w:t>
      </w:r>
      <w:r w:rsidR="00B22352" w:rsidRPr="00B22352">
        <w:rPr>
          <w:b/>
          <w:bCs/>
          <w:color w:val="FF0000"/>
          <w:highlight w:val="yellow"/>
        </w:rPr>
        <w:t>INSERT ZHANG</w:t>
      </w:r>
      <w:r w:rsidR="00880834">
        <w:t>)</w:t>
      </w:r>
      <w:r w:rsidR="001B4A7C">
        <w:t xml:space="preserve">, </w:t>
      </w:r>
      <w:r w:rsidR="002F2699">
        <w:t>whilst scikit learn was selected as the library</w:t>
      </w:r>
      <w:r w:rsidR="00B03982">
        <w:t xml:space="preserve"> as both the model and </w:t>
      </w:r>
      <w:r w:rsidR="00833625">
        <w:t>hyperparameter tuning was selected from both.</w:t>
      </w:r>
      <w:r w:rsidR="00E32956">
        <w:t xml:space="preserve"> </w:t>
      </w:r>
      <w:r w:rsidR="004D21D6">
        <w:t xml:space="preserve"> For Cross Validation, a range of features were tried to identify what </w:t>
      </w:r>
      <w:r w:rsidR="005347A4">
        <w:t>number of features is optimal for the best results within the model.</w:t>
      </w:r>
      <w:r w:rsidR="009445AD">
        <w:t xml:space="preserve">  </w:t>
      </w:r>
      <w:r w:rsidR="005347A4">
        <w:t>In addition, t</w:t>
      </w:r>
      <w:r w:rsidR="00DD7A18">
        <w:t>he autho</w:t>
      </w:r>
      <w:r w:rsidR="00F168BF">
        <w:t>r sought to look at tenure both as a grou</w:t>
      </w:r>
      <w:r w:rsidR="00E32956">
        <w:t xml:space="preserve">ped </w:t>
      </w:r>
      <w:r w:rsidR="00E32956">
        <w:lastRenderedPageBreak/>
        <w:t>column, and an ungrouped column.</w:t>
      </w:r>
      <w:r w:rsidR="005347A4">
        <w:t xml:space="preserve">  This was completed to </w:t>
      </w:r>
      <w:r w:rsidR="009445AD">
        <w:t>identify</w:t>
      </w:r>
      <w:r w:rsidR="005347A4">
        <w:t xml:space="preserve"> if </w:t>
      </w:r>
      <w:r w:rsidR="0024008A">
        <w:t xml:space="preserve">the </w:t>
      </w:r>
      <w:r w:rsidR="00E74B2B">
        <w:t>there was any difference in the results.</w:t>
      </w:r>
    </w:p>
    <w:p w14:paraId="1252BFDA" w14:textId="2FD74603" w:rsidR="00DD7A18" w:rsidRDefault="00927411" w:rsidP="00713A30">
      <w:pPr>
        <w:ind w:left="426"/>
        <w:jc w:val="both"/>
      </w:pPr>
      <w:r>
        <w:rPr>
          <w:b/>
          <w:bCs/>
          <w:color w:val="FF0000"/>
          <w:highlight w:val="yellow"/>
        </w:rPr>
        <w:t xml:space="preserve">Upload Zhang .. and check SVM / SVC  </w:t>
      </w:r>
    </w:p>
    <w:p w14:paraId="270ED025" w14:textId="043E1EE6" w:rsidR="005702A9" w:rsidRPr="00833625" w:rsidRDefault="005702A9" w:rsidP="00713A30">
      <w:pPr>
        <w:ind w:left="426"/>
        <w:jc w:val="both"/>
        <w:rPr>
          <w:b/>
          <w:bCs/>
        </w:rPr>
      </w:pPr>
      <w:r w:rsidRPr="00833625">
        <w:rPr>
          <w:b/>
          <w:bCs/>
        </w:rPr>
        <w:t xml:space="preserve">Algorithm 3 - </w:t>
      </w:r>
      <w:r w:rsidR="009445AD" w:rsidRPr="00833625">
        <w:rPr>
          <w:b/>
          <w:bCs/>
        </w:rPr>
        <w:t xml:space="preserve">Support Vector Machines </w:t>
      </w:r>
    </w:p>
    <w:p w14:paraId="5C222C9B" w14:textId="367F919D" w:rsidR="00833625" w:rsidRDefault="000772EE" w:rsidP="00713A30">
      <w:pPr>
        <w:ind w:left="426"/>
        <w:jc w:val="both"/>
      </w:pPr>
      <w:r>
        <w:t xml:space="preserve">Support Vector Machines (SVM) is also </w:t>
      </w:r>
      <w:r w:rsidR="00CD3CEB">
        <w:t xml:space="preserve">able to work with classification data, and is able to identify outliers in the data </w:t>
      </w:r>
      <w:r w:rsidR="00CD3CEB">
        <w:fldChar w:fldCharType="begin"/>
      </w:r>
      <w:r w:rsidR="00CD3CEB">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fldChar w:fldCharType="separate"/>
      </w:r>
      <w:r w:rsidR="00CD3CEB" w:rsidRPr="00CD3CEB">
        <w:rPr>
          <w:szCs w:val="24"/>
        </w:rPr>
        <w:t>(</w:t>
      </w:r>
      <w:r w:rsidR="00CD3CEB" w:rsidRPr="00CD3CEB">
        <w:rPr>
          <w:i/>
          <w:iCs/>
          <w:szCs w:val="24"/>
        </w:rPr>
        <w:t>1.4. Support Vector Machines — scikit-learn 1.3.0 documentation</w:t>
      </w:r>
      <w:r w:rsidR="00CD3CEB" w:rsidRPr="00CD3CEB">
        <w:rPr>
          <w:szCs w:val="24"/>
        </w:rPr>
        <w:t>, no date)</w:t>
      </w:r>
      <w:r w:rsidR="00CD3CEB">
        <w:fldChar w:fldCharType="end"/>
      </w:r>
      <w:r w:rsidR="00CD3CEB">
        <w:t>.</w:t>
      </w:r>
      <w:r w:rsidR="00D275E5">
        <w:t xml:space="preserve"> </w:t>
      </w:r>
      <w:r w:rsidR="00D32367">
        <w:t xml:space="preserve"> Zhang et al (2023) also used SV</w:t>
      </w:r>
      <w:r w:rsidR="00587CD5">
        <w:t>M to carry out their analysis on OULAD</w:t>
      </w:r>
      <w:r w:rsidR="00B824EA">
        <w:t xml:space="preserve"> dataset</w:t>
      </w:r>
      <w:r w:rsidR="00587CD5">
        <w:t xml:space="preserve">.  </w:t>
      </w:r>
      <w:r w:rsidR="00757F69">
        <w:t xml:space="preserve">For completeness, </w:t>
      </w:r>
      <w:r w:rsidR="0010087E">
        <w:t>a range of kernels was applied to identify which is the most suitable</w:t>
      </w:r>
      <w:r w:rsidR="00617777">
        <w:t xml:space="preserve"> - the default kernel rbf was deemed appropriate</w:t>
      </w:r>
      <w:r w:rsidR="0010087E">
        <w:t>.  As</w:t>
      </w:r>
      <w:r w:rsidR="008C5489">
        <w:t xml:space="preserve"> required when using SVM, a scaler was applied to the data to facilitate processing.  </w:t>
      </w:r>
      <w:r w:rsidR="007219B2">
        <w:t>Hyperparameter tuning was applied in the form of GridSearchCV</w:t>
      </w:r>
      <w:r w:rsidR="00386266">
        <w:t xml:space="preserve"> initially</w:t>
      </w:r>
      <w:r w:rsidR="00AA3928">
        <w:t xml:space="preserve">, and the applied further </w:t>
      </w:r>
      <w:r w:rsidR="00386266">
        <w:t>tun</w:t>
      </w:r>
      <w:r w:rsidR="00AA3928">
        <w:t xml:space="preserve">ing </w:t>
      </w:r>
      <w:r w:rsidR="00386266">
        <w:t xml:space="preserve">by applying </w:t>
      </w:r>
      <w:r w:rsidR="00886825">
        <w:t xml:space="preserve">param_grid </w:t>
      </w:r>
      <w:r w:rsidR="000E2083">
        <w:t xml:space="preserve">as a further addition to the parameters </w:t>
      </w:r>
      <w:r w:rsidR="00BE67E8">
        <w:t xml:space="preserve">to allow for a search to be completed over </w:t>
      </w:r>
      <w:r w:rsidR="007249DE">
        <w:t>a wider sequence of parameter settings.</w:t>
      </w:r>
      <w:r w:rsidR="002B106E">
        <w:t xml:space="preserve">  The </w:t>
      </w:r>
      <w:r w:rsidR="00F631E5">
        <w:t>cross-validation</w:t>
      </w:r>
      <w:r w:rsidR="002B106E">
        <w:t xml:space="preserve"> parameter in this instance was set to 5.</w:t>
      </w:r>
    </w:p>
    <w:p w14:paraId="384DE9C7" w14:textId="77777777" w:rsidR="00833625" w:rsidRDefault="00833625" w:rsidP="00713A30">
      <w:pPr>
        <w:ind w:left="426"/>
        <w:jc w:val="both"/>
      </w:pPr>
    </w:p>
    <w:p w14:paraId="36A09BE4" w14:textId="5E34093D" w:rsidR="00850E89" w:rsidRPr="00833625" w:rsidRDefault="005702A9" w:rsidP="00713A30">
      <w:pPr>
        <w:ind w:left="426"/>
        <w:jc w:val="both"/>
        <w:rPr>
          <w:b/>
          <w:bCs/>
        </w:rPr>
      </w:pPr>
      <w:r w:rsidRPr="00833625">
        <w:rPr>
          <w:b/>
          <w:bCs/>
        </w:rPr>
        <w:t xml:space="preserve">Algorithm 4 - </w:t>
      </w:r>
      <w:r w:rsidR="009445AD" w:rsidRPr="00833625">
        <w:rPr>
          <w:b/>
          <w:bCs/>
        </w:rPr>
        <w:t>Random Forest</w:t>
      </w:r>
    </w:p>
    <w:p w14:paraId="5FE6BB8C" w14:textId="654FBE25" w:rsidR="00833625" w:rsidRDefault="00A86D8F" w:rsidP="00713A30">
      <w:pPr>
        <w:ind w:left="426"/>
        <w:jc w:val="both"/>
      </w:pPr>
      <w:r>
        <w:t xml:space="preserve">Based on the results achieved using Decision Trees, the author </w:t>
      </w:r>
      <w:r w:rsidR="00611C3C">
        <w:t>decided</w:t>
      </w:r>
      <w:r>
        <w:t xml:space="preserve"> </w:t>
      </w:r>
      <w:r w:rsidR="007B524D">
        <w:t xml:space="preserve">to use the Random Forest algorithm from scikit learn.  </w:t>
      </w:r>
      <w:r w:rsidR="00611C3C">
        <w:t xml:space="preserve">Random Forest is an ‘ensemble’ algorithm </w:t>
      </w:r>
      <w:r w:rsidR="007230EA">
        <w:t xml:space="preserve">which </w:t>
      </w:r>
      <w:r w:rsidR="00B539A6">
        <w:t>builds a ‘forest’ of decision trees to complete the desired analysis</w:t>
      </w:r>
      <w:r w:rsidR="00FB4719">
        <w:t xml:space="preserve"> </w:t>
      </w:r>
      <w:r w:rsidR="00ED15CA">
        <w:fldChar w:fldCharType="begin"/>
      </w:r>
      <w:r w:rsidR="00FB4719">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fldChar w:fldCharType="separate"/>
      </w:r>
      <w:r w:rsidR="00FB4719" w:rsidRPr="00FB4719">
        <w:rPr>
          <w:szCs w:val="24"/>
        </w:rPr>
        <w:t>(</w:t>
      </w:r>
      <w:r w:rsidR="00FB4719" w:rsidRPr="00FB4719">
        <w:rPr>
          <w:i/>
          <w:iCs/>
          <w:szCs w:val="24"/>
        </w:rPr>
        <w:t>sklearn.ensemble.RandomForestClassifier</w:t>
      </w:r>
      <w:r w:rsidR="00FB4719" w:rsidRPr="00FB4719">
        <w:rPr>
          <w:szCs w:val="24"/>
        </w:rPr>
        <w:t xml:space="preserve">, no date; </w:t>
      </w:r>
      <w:r w:rsidR="00FB4719" w:rsidRPr="00FB4719">
        <w:rPr>
          <w:i/>
          <w:iCs/>
          <w:szCs w:val="24"/>
        </w:rPr>
        <w:t>1.11. Ensemble methods</w:t>
      </w:r>
      <w:r w:rsidR="00FB4719" w:rsidRPr="00FB4719">
        <w:rPr>
          <w:szCs w:val="24"/>
        </w:rPr>
        <w:t>, no date)</w:t>
      </w:r>
      <w:r w:rsidR="00ED15CA">
        <w:fldChar w:fldCharType="end"/>
      </w:r>
      <w:r w:rsidR="00B539A6">
        <w:t xml:space="preserve">.  </w:t>
      </w:r>
      <w:r w:rsidR="00154E74">
        <w:t>Ensemble in this instance refers to the</w:t>
      </w:r>
      <w:r w:rsidR="004D6456">
        <w:t xml:space="preserve"> classifiers</w:t>
      </w:r>
      <w:r w:rsidR="00CE2EBB">
        <w:t xml:space="preserve"> method </w:t>
      </w:r>
      <w:r w:rsidR="004D6456">
        <w:t>of</w:t>
      </w:r>
      <w:r w:rsidR="00CE2EBB">
        <w:t xml:space="preserve"> </w:t>
      </w:r>
      <w:r w:rsidR="004D6456">
        <w:t>combing different</w:t>
      </w:r>
      <w:r w:rsidR="00CE2EBB">
        <w:t xml:space="preserve"> </w:t>
      </w:r>
      <w:r w:rsidR="004D6456">
        <w:t>estimators</w:t>
      </w:r>
      <w:r w:rsidR="00CE2EBB">
        <w:t xml:space="preserve"> (Decision tree</w:t>
      </w:r>
      <w:r w:rsidR="004D6456">
        <w:t>s in this instance) to arrive at a single result (</w:t>
      </w:r>
      <w:r w:rsidR="004D6456" w:rsidRPr="00FB4719">
        <w:rPr>
          <w:i/>
          <w:iCs/>
          <w:szCs w:val="24"/>
        </w:rPr>
        <w:t>1.11. Ensemble methods</w:t>
      </w:r>
      <w:r w:rsidR="004D6456" w:rsidRPr="00FB4719">
        <w:rPr>
          <w:szCs w:val="24"/>
        </w:rPr>
        <w:t>, no date</w:t>
      </w:r>
      <w:r w:rsidR="004D6456">
        <w:t>).</w:t>
      </w:r>
      <w:r w:rsidR="00900011">
        <w:t xml:space="preserve">  </w:t>
      </w:r>
      <w:r w:rsidR="004216C8">
        <w:t>It is possible to select on</w:t>
      </w:r>
      <w:r w:rsidR="00FE7F95">
        <w:t>e</w:t>
      </w:r>
      <w:r w:rsidR="004216C8">
        <w:t xml:space="preserve"> of two</w:t>
      </w:r>
      <w:r w:rsidR="00FE7F95">
        <w:t xml:space="preserve"> methods to assess the quality of the splits in the data.  Both methods were used to evaluate which was the most fitting.</w:t>
      </w:r>
      <w:r w:rsidR="00C36B72">
        <w:t xml:space="preserve">  </w:t>
      </w:r>
      <w:r w:rsidR="00900011">
        <w:t xml:space="preserve">As with previous models, no feature selection or hyperparameter turning was applied in the first </w:t>
      </w:r>
      <w:r w:rsidR="00235CAC">
        <w:t xml:space="preserve">run of the model.  </w:t>
      </w:r>
      <w:r w:rsidR="00C36B72">
        <w:t>GridSearchCV and</w:t>
      </w:r>
      <w:r w:rsidR="00BD3016">
        <w:t xml:space="preserve"> parm_grid</w:t>
      </w:r>
      <w:r w:rsidR="00FE33D9">
        <w:t xml:space="preserve"> </w:t>
      </w:r>
      <w:r w:rsidR="00C62B02">
        <w:t>was</w:t>
      </w:r>
      <w:r w:rsidR="00FE33D9">
        <w:t xml:space="preserve"> selected as the most appropriate tuning methods based on the results obtained when working with algorithm two.</w:t>
      </w:r>
      <w:r w:rsidR="00B37A10">
        <w:t xml:space="preserve">  </w:t>
      </w:r>
    </w:p>
    <w:p w14:paraId="296E6A2B" w14:textId="77777777" w:rsidR="00833625" w:rsidRDefault="00833625" w:rsidP="00713A30">
      <w:pPr>
        <w:ind w:left="426"/>
        <w:jc w:val="both"/>
      </w:pPr>
    </w:p>
    <w:p w14:paraId="61E35D26" w14:textId="3E224F33" w:rsidR="00057257" w:rsidRPr="00833625" w:rsidRDefault="005702A9" w:rsidP="00713A30">
      <w:pPr>
        <w:ind w:left="426"/>
        <w:jc w:val="both"/>
        <w:rPr>
          <w:b/>
          <w:bCs/>
        </w:rPr>
      </w:pPr>
      <w:r w:rsidRPr="00833625">
        <w:rPr>
          <w:b/>
          <w:bCs/>
        </w:rPr>
        <w:t xml:space="preserve">Algorithm 5 - </w:t>
      </w:r>
      <w:r w:rsidR="003F04F6" w:rsidRPr="003F04F6">
        <w:rPr>
          <w:b/>
          <w:bCs/>
        </w:rPr>
        <w:t xml:space="preserve">Multi-Layer Perceptron </w:t>
      </w:r>
      <w:r w:rsidR="003F04F6">
        <w:rPr>
          <w:b/>
          <w:bCs/>
        </w:rPr>
        <w:t>(</w:t>
      </w:r>
      <w:r w:rsidR="00201DDF" w:rsidRPr="00833625">
        <w:rPr>
          <w:b/>
          <w:bCs/>
        </w:rPr>
        <w:t>MLP</w:t>
      </w:r>
      <w:r w:rsidR="003F04F6">
        <w:rPr>
          <w:b/>
          <w:bCs/>
        </w:rPr>
        <w:t>)</w:t>
      </w:r>
    </w:p>
    <w:p w14:paraId="5FFB142B" w14:textId="3A30E9EB" w:rsidR="00FC0493" w:rsidRDefault="00C62B02" w:rsidP="00713A30">
      <w:pPr>
        <w:ind w:left="426"/>
        <w:jc w:val="both"/>
      </w:pPr>
      <w:r>
        <w:t xml:space="preserve">The final algorithm selected was that of </w:t>
      </w:r>
      <w:r w:rsidR="003F04F6">
        <w:t xml:space="preserve">a </w:t>
      </w:r>
      <w:r w:rsidR="003F04F6" w:rsidRPr="003F04F6">
        <w:t>Multi-Layer Perceptron</w:t>
      </w:r>
      <w:r w:rsidR="003F04F6">
        <w:t xml:space="preserve"> (MLP)</w:t>
      </w:r>
      <w:r w:rsidR="00681C79">
        <w:t xml:space="preserve"> neural network.  This </w:t>
      </w:r>
      <w:r w:rsidR="000757B2">
        <w:t>algorithm</w:t>
      </w:r>
      <w:r w:rsidR="00681C79">
        <w:t xml:space="preserve"> was selected as it </w:t>
      </w:r>
      <w:r w:rsidR="003663C4">
        <w:t>can work</w:t>
      </w:r>
      <w:r w:rsidR="00135106">
        <w:t xml:space="preserve"> </w:t>
      </w:r>
      <w:r w:rsidR="00ED0ECE">
        <w:t xml:space="preserve">with classification data.  As with the previous algorithm, the author did not find </w:t>
      </w:r>
      <w:r w:rsidR="00DD38A1">
        <w:t xml:space="preserve">an academic study which used this method for analysis.  </w:t>
      </w:r>
      <w:r w:rsidR="00707F54">
        <w:t>However,</w:t>
      </w:r>
      <w:r w:rsidR="00DD38A1">
        <w:t xml:space="preserve"> the author felt it was </w:t>
      </w:r>
      <w:r w:rsidR="00BA66EF">
        <w:t xml:space="preserve">important to see if applying a neural network algorithm to the dataset would </w:t>
      </w:r>
      <w:r w:rsidR="0083521A">
        <w:t xml:space="preserve">provide any insights </w:t>
      </w:r>
      <w:r w:rsidR="004F2606">
        <w:t>to the study</w:t>
      </w:r>
      <w:r w:rsidR="0083521A">
        <w:t xml:space="preserve">.  </w:t>
      </w:r>
      <w:r w:rsidR="00235486">
        <w:t xml:space="preserve">While no hyperparameter tuning was applied to the data, the algorithm was run </w:t>
      </w:r>
      <w:r w:rsidR="00197213">
        <w:t>several</w:t>
      </w:r>
      <w:r w:rsidR="00235486">
        <w:t xml:space="preserve"> times with different number of neurons in the hidden layers</w:t>
      </w:r>
      <w:r w:rsidR="00197213">
        <w:t>.</w:t>
      </w:r>
    </w:p>
    <w:p w14:paraId="2E53E740" w14:textId="77777777" w:rsidR="0015332B" w:rsidRPr="004964FA" w:rsidRDefault="0015332B" w:rsidP="0015332B">
      <w:pPr>
        <w:ind w:left="426"/>
        <w:jc w:val="both"/>
        <w:rPr>
          <w:rFonts w:ascii="Times New Roman" w:hAnsi="Times New Roman" w:cs="Times New Roman"/>
          <w:sz w:val="24"/>
          <w:szCs w:val="24"/>
        </w:rPr>
      </w:pPr>
    </w:p>
    <w:p w14:paraId="112766D5" w14:textId="57C606DB" w:rsidR="002A54CB" w:rsidRDefault="002A54CB" w:rsidP="00713A30">
      <w:pPr>
        <w:pStyle w:val="Heading1"/>
        <w:numPr>
          <w:ilvl w:val="0"/>
          <w:numId w:val="35"/>
        </w:numPr>
        <w:jc w:val="both"/>
      </w:pPr>
      <w:r w:rsidRPr="003605A2">
        <w:t>Chapter 5: Implementation</w:t>
      </w:r>
      <w:r w:rsidR="005E0A15">
        <w:t xml:space="preserve"> and Results</w:t>
      </w:r>
    </w:p>
    <w:p w14:paraId="78DE9952" w14:textId="552574B1" w:rsidR="0074632E" w:rsidRDefault="008E61F1" w:rsidP="00713A30">
      <w:pPr>
        <w:ind w:left="426"/>
        <w:jc w:val="both"/>
      </w:pPr>
      <w:r>
        <w:t>This chapter outlines how the various algorithms</w:t>
      </w:r>
      <w:r w:rsidR="00FF4757">
        <w:t>, python libraries</w:t>
      </w:r>
      <w:r w:rsidR="00466541">
        <w:t xml:space="preserve"> were used to complete the analysis of the data.</w:t>
      </w:r>
      <w:r>
        <w:t xml:space="preserve"> </w:t>
      </w:r>
      <w:r w:rsidR="00CF3CA3">
        <w:t xml:space="preserve"> As with the previous chapter, implementation of each algorithm will be </w:t>
      </w:r>
      <w:r w:rsidR="00667A94">
        <w:t xml:space="preserve">outlined on </w:t>
      </w:r>
      <w:r w:rsidR="00A037B7">
        <w:t>its</w:t>
      </w:r>
      <w:r w:rsidR="00667A94">
        <w:t xml:space="preserve"> own merits.</w:t>
      </w:r>
    </w:p>
    <w:p w14:paraId="01851EFE" w14:textId="77777777" w:rsidR="00667A94" w:rsidRPr="009E2E36" w:rsidRDefault="00667A94" w:rsidP="00713A30">
      <w:pPr>
        <w:ind w:left="426"/>
        <w:jc w:val="both"/>
        <w:rPr>
          <w:b/>
          <w:bCs/>
        </w:rPr>
      </w:pPr>
      <w:r w:rsidRPr="009E2E36">
        <w:rPr>
          <w:b/>
          <w:bCs/>
        </w:rPr>
        <w:t xml:space="preserve">Dataset </w:t>
      </w:r>
    </w:p>
    <w:p w14:paraId="011ACF05" w14:textId="77777777" w:rsidR="00A02E94" w:rsidRDefault="000311C3" w:rsidP="00A02E94">
      <w:pPr>
        <w:ind w:left="426"/>
        <w:jc w:val="both"/>
      </w:pPr>
      <w:r>
        <w:lastRenderedPageBreak/>
        <w:t xml:space="preserve">The OULAD data set was </w:t>
      </w:r>
      <w:r w:rsidR="00A037B7">
        <w:t xml:space="preserve">imported into Jupyter </w:t>
      </w:r>
      <w:r w:rsidR="00343136">
        <w:t>using the Panda’s library</w:t>
      </w:r>
      <w:r w:rsidR="00F669A6">
        <w:t xml:space="preserve">, where it was </w:t>
      </w:r>
      <w:r w:rsidR="00DD7008">
        <w:t>explored using numerous graphs and tables</w:t>
      </w:r>
      <w:r w:rsidR="00851349">
        <w:t xml:space="preserve">.  The author included an additional column to the dataset as part of the EDA process to mimic employee tenure at the company.  </w:t>
      </w:r>
      <w:r w:rsidR="00185FF3">
        <w:t xml:space="preserve">The author did not use any of the recommended tools for generation of </w:t>
      </w:r>
      <w:r w:rsidR="00713A30">
        <w:t>synthetic</w:t>
      </w:r>
      <w:r w:rsidR="00185FF3">
        <w:t xml:space="preserve"> data as there is no pattern </w:t>
      </w:r>
      <w:r w:rsidR="005C7424">
        <w:t>to employee tenure.  As such, the s</w:t>
      </w:r>
      <w:r w:rsidR="007A70AC">
        <w:t>ynthetic data</w:t>
      </w:r>
      <w:r w:rsidR="005C7424">
        <w:t xml:space="preserve"> created in </w:t>
      </w:r>
      <w:r w:rsidR="00926E4A">
        <w:t>this column was generated using random function randint,</w:t>
      </w:r>
      <w:r w:rsidR="00713A30">
        <w:t xml:space="preserve"> with a seed being set to keep the data consistent once created.  The newly created tenure data was then grouped into bands to align with other categorized data in the dataset</w:t>
      </w:r>
      <w:r w:rsidR="00A02E94">
        <w:t xml:space="preserve">.  </w:t>
      </w:r>
    </w:p>
    <w:p w14:paraId="05379C17" w14:textId="77777777" w:rsidR="00A02E94" w:rsidRDefault="00A02E94" w:rsidP="00A02E94">
      <w:pPr>
        <w:ind w:left="426"/>
        <w:jc w:val="both"/>
      </w:pPr>
    </w:p>
    <w:p w14:paraId="6B029EE2" w14:textId="11190836" w:rsidR="00667A94" w:rsidRDefault="00A02E94" w:rsidP="00A02E94">
      <w:pPr>
        <w:ind w:left="426"/>
        <w:jc w:val="both"/>
      </w:pPr>
      <w: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t xml:space="preserve"> </w:t>
      </w:r>
      <w:r w:rsidR="00DA454B">
        <w:t>with</w:t>
      </w:r>
      <w:r w:rsidR="006819D2">
        <w:t xml:space="preserve"> a new smaller dataset </w:t>
      </w:r>
      <w:r w:rsidR="00DA454B">
        <w:t>being</w:t>
      </w:r>
      <w:r w:rsidR="006819D2">
        <w:t xml:space="preserve"> created for ease of reference.</w:t>
      </w:r>
    </w:p>
    <w:p w14:paraId="0B4C19C4" w14:textId="77777777" w:rsidR="00667A94" w:rsidRDefault="00667A94" w:rsidP="00713A30">
      <w:pPr>
        <w:ind w:left="426"/>
        <w:jc w:val="both"/>
      </w:pPr>
    </w:p>
    <w:p w14:paraId="3885D29C" w14:textId="6659A1E6" w:rsidR="001C04D5" w:rsidRPr="001C04D5" w:rsidRDefault="001C04D5" w:rsidP="00713A30">
      <w:pPr>
        <w:ind w:left="426"/>
        <w:jc w:val="both"/>
        <w:rPr>
          <w:b/>
          <w:bCs/>
        </w:rPr>
      </w:pPr>
      <w:r w:rsidRPr="001C04D5">
        <w:rPr>
          <w:b/>
          <w:bCs/>
        </w:rPr>
        <w:t>Independent Variable</w:t>
      </w:r>
    </w:p>
    <w:p w14:paraId="304CA66E" w14:textId="679441F7" w:rsidR="001C04D5" w:rsidRDefault="001C04D5" w:rsidP="00713A30">
      <w:pPr>
        <w:ind w:left="426"/>
        <w:jc w:val="both"/>
      </w:pPr>
      <w:r>
        <w:t>The independent variable selected for analysis was the data in ‘studi</w:t>
      </w:r>
      <w:r w:rsidR="00B4331B">
        <w:t xml:space="preserve">ed_credits’.  This column was selected as </w:t>
      </w:r>
      <w:r w:rsidR="004F5C07">
        <w:t>it more closely</w:t>
      </w:r>
      <w:r w:rsidR="00B4331B">
        <w:t xml:space="preserve"> mimic’s employee interactions with </w:t>
      </w:r>
      <w:r w:rsidR="004B4263">
        <w:t>training materials.  Those with minimum interaction</w:t>
      </w:r>
      <w:r w:rsidR="004F5C07">
        <w:t>s (such as only completing mandatory train</w:t>
      </w:r>
      <w:r w:rsidR="007D593F">
        <w:t>ing</w:t>
      </w:r>
      <w:r w:rsidR="004F5C07">
        <w:t>)</w:t>
      </w:r>
      <w:r w:rsidR="004B4263">
        <w:t xml:space="preserve"> would have less credits earned than those with more </w:t>
      </w:r>
      <w:r w:rsidR="007D593F">
        <w:t>credits would be seen as availing of the courses on offer more frequently</w:t>
      </w:r>
      <w:r w:rsidR="004B4263">
        <w:t>.</w:t>
      </w:r>
      <w:r w:rsidR="007D593F">
        <w:t xml:space="preserve">  It is important to note here that </w:t>
      </w:r>
      <w:r w:rsidR="006A471F">
        <w:t>employees are in control of their own learning journey, and trainings may be recommended by their manager as part of the employees own development.</w:t>
      </w:r>
    </w:p>
    <w:p w14:paraId="43F88776" w14:textId="77777777" w:rsidR="004F5C07" w:rsidRDefault="004F5C07" w:rsidP="00713A30">
      <w:pPr>
        <w:ind w:left="426"/>
        <w:jc w:val="both"/>
      </w:pPr>
    </w:p>
    <w:p w14:paraId="6ACE3BF1" w14:textId="77777777" w:rsidR="00487F3B" w:rsidRPr="00487F3B" w:rsidRDefault="00487F3B" w:rsidP="00487F3B">
      <w:pPr>
        <w:pStyle w:val="ListParagraph"/>
        <w:ind w:left="360"/>
        <w:jc w:val="both"/>
        <w:rPr>
          <w:b/>
          <w:bCs/>
        </w:rPr>
      </w:pPr>
      <w:r w:rsidRPr="00487F3B">
        <w:rPr>
          <w:b/>
          <w:bCs/>
        </w:rPr>
        <w:t>Algorithm 1 - Logistic Regression</w:t>
      </w:r>
    </w:p>
    <w:p w14:paraId="54588965" w14:textId="644A1A21" w:rsidR="00322A8A" w:rsidRDefault="0075043B" w:rsidP="00322A8A">
      <w:pPr>
        <w:pStyle w:val="ListParagraph"/>
        <w:ind w:left="360"/>
        <w:jc w:val="both"/>
      </w:pPr>
      <w:r>
        <w:t xml:space="preserve">As outlined previously, </w:t>
      </w:r>
      <w:r w:rsidR="0030016A">
        <w:t xml:space="preserve">Logistic Regression was applied to the dataset, initially without </w:t>
      </w:r>
      <w:r w:rsidR="00322A8A">
        <w:t>hyperparameter tuning, then with GridSearchCV applied.  The results of the analysis are outlined below.</w:t>
      </w:r>
    </w:p>
    <w:p w14:paraId="73B77F8A" w14:textId="77777777" w:rsidR="00322A8A" w:rsidRDefault="00322A8A" w:rsidP="00322A8A">
      <w:pPr>
        <w:pStyle w:val="ListParagraph"/>
        <w:ind w:left="360"/>
        <w:jc w:val="both"/>
      </w:pPr>
    </w:p>
    <w:p w14:paraId="46D9D484" w14:textId="77777777" w:rsidR="003A2D4D" w:rsidRDefault="006B4937" w:rsidP="003A2D4D">
      <w:pPr>
        <w:pStyle w:val="ListParagraph"/>
        <w:keepNext/>
        <w:ind w:left="360"/>
        <w:jc w:val="center"/>
      </w:pPr>
      <w:r w:rsidRPr="006B4937">
        <w:rPr>
          <w:noProof/>
        </w:rPr>
        <w:drawing>
          <wp:inline distT="0" distB="0" distL="0" distR="0" wp14:anchorId="611A64FA" wp14:editId="73F9B46E">
            <wp:extent cx="5007610" cy="1534795"/>
            <wp:effectExtent l="0" t="0" r="2540" b="825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054877C6" w:rsidR="00322A8A" w:rsidRDefault="003A2D4D" w:rsidP="003A2D4D">
      <w:pPr>
        <w:pStyle w:val="Caption"/>
        <w:jc w:val="center"/>
      </w:pPr>
      <w:r>
        <w:t xml:space="preserve">Table </w:t>
      </w:r>
      <w:r w:rsidR="00A9117D">
        <w:fldChar w:fldCharType="begin"/>
      </w:r>
      <w:r w:rsidR="00A9117D">
        <w:instrText xml:space="preserve"> SEQ Table \* ARABIC </w:instrText>
      </w:r>
      <w:r w:rsidR="00A9117D">
        <w:fldChar w:fldCharType="separate"/>
      </w:r>
      <w:r w:rsidR="00FB12F0">
        <w:rPr>
          <w:noProof/>
        </w:rPr>
        <w:t>1</w:t>
      </w:r>
      <w:r w:rsidR="00A9117D">
        <w:rPr>
          <w:noProof/>
        </w:rPr>
        <w:fldChar w:fldCharType="end"/>
      </w:r>
      <w:r>
        <w:t xml:space="preserve"> - Algorithm 1 Logistic Regression Results</w:t>
      </w:r>
    </w:p>
    <w:p w14:paraId="1DAE020A" w14:textId="77777777" w:rsidR="00501557" w:rsidRDefault="00501557" w:rsidP="00487F3B">
      <w:pPr>
        <w:pStyle w:val="ListParagraph"/>
        <w:ind w:left="360"/>
        <w:jc w:val="both"/>
      </w:pPr>
    </w:p>
    <w:p w14:paraId="686BBE33" w14:textId="77777777" w:rsidR="00487F3B" w:rsidRPr="00487F3B" w:rsidRDefault="00487F3B" w:rsidP="00487F3B">
      <w:pPr>
        <w:pStyle w:val="ListParagraph"/>
        <w:ind w:left="360"/>
        <w:jc w:val="both"/>
        <w:rPr>
          <w:b/>
          <w:bCs/>
        </w:rPr>
      </w:pPr>
      <w:r w:rsidRPr="00487F3B">
        <w:rPr>
          <w:b/>
          <w:bCs/>
        </w:rPr>
        <w:t>Algorithm 2 - Decision Tree</w:t>
      </w:r>
    </w:p>
    <w:p w14:paraId="1094E8FE" w14:textId="220E10C7" w:rsidR="00487F3B" w:rsidRDefault="005B75CC" w:rsidP="00487F3B">
      <w:pPr>
        <w:pStyle w:val="ListParagraph"/>
        <w:ind w:left="360"/>
        <w:jc w:val="both"/>
      </w:pPr>
      <w:r>
        <w:t>Based on previous research, Decision Tree was the next algorithm implemented.</w:t>
      </w:r>
      <w:r w:rsidR="001C04D5">
        <w:t xml:space="preserve">  </w:t>
      </w:r>
      <w:r w:rsidR="0084079C">
        <w:t xml:space="preserve">Initially the author used tenure as the independent </w:t>
      </w:r>
      <w:r w:rsidR="00D24B22">
        <w:t>variable and</w:t>
      </w:r>
      <w:r w:rsidR="0084079C">
        <w:t xml:space="preserve"> ran the model twice - </w:t>
      </w:r>
      <w:r w:rsidR="00170DA4">
        <w:t xml:space="preserve">including tenure </w:t>
      </w:r>
      <w:r w:rsidR="00170DA4">
        <w:lastRenderedPageBreak/>
        <w:t>grouped by band in version 1, and using tenure ungrouped in version 2</w:t>
      </w:r>
      <w:r w:rsidR="004D6C9B">
        <w:t xml:space="preserve">.  Both versions of the </w:t>
      </w:r>
      <w:r w:rsidR="00EA2CE5">
        <w:t xml:space="preserve">algorithm were run multiple times, altering the number of features that were selected each time.  The </w:t>
      </w:r>
      <w:r w:rsidR="00D24B22">
        <w:t>result</w:t>
      </w:r>
      <w:r w:rsidR="00EA2CE5">
        <w:t xml:space="preserve"> of this analysis is shown below.  As can be seen, </w:t>
      </w:r>
      <w:r w:rsidR="00831CE4">
        <w:t>for grouped tenure four features need to be selected to attain the best accuracy for the model, while only one feature needs to be selected in the model using ungrouped tenure.</w:t>
      </w:r>
    </w:p>
    <w:p w14:paraId="7D7CE183" w14:textId="77777777" w:rsidR="005B75CC" w:rsidRDefault="005B75CC" w:rsidP="00487F3B">
      <w:pPr>
        <w:pStyle w:val="ListParagraph"/>
        <w:ind w:left="360"/>
        <w:jc w:val="both"/>
      </w:pPr>
    </w:p>
    <w:p w14:paraId="6E40214E" w14:textId="77777777" w:rsidR="00D954EA" w:rsidRDefault="00D954EA" w:rsidP="00D954EA">
      <w:pPr>
        <w:pStyle w:val="ListParagraph"/>
        <w:keepNext/>
        <w:ind w:left="360"/>
        <w:jc w:val="both"/>
      </w:pPr>
      <w:r w:rsidRPr="00D954EA">
        <w:rPr>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247FE4E3" w:rsidR="00B2072A" w:rsidRDefault="00D954EA" w:rsidP="00D954EA">
      <w:pPr>
        <w:pStyle w:val="Caption"/>
        <w:jc w:val="center"/>
      </w:pPr>
      <w:r>
        <w:t xml:space="preserve">Table </w:t>
      </w:r>
      <w:r w:rsidR="00A9117D">
        <w:fldChar w:fldCharType="begin"/>
      </w:r>
      <w:r w:rsidR="00A9117D">
        <w:instrText xml:space="preserve"> SEQ Table \* ARABIC </w:instrText>
      </w:r>
      <w:r w:rsidR="00A9117D">
        <w:fldChar w:fldCharType="separate"/>
      </w:r>
      <w:r w:rsidR="00FB12F0">
        <w:rPr>
          <w:noProof/>
        </w:rPr>
        <w:t>2</w:t>
      </w:r>
      <w:r w:rsidR="00A9117D">
        <w:rPr>
          <w:noProof/>
        </w:rPr>
        <w:fldChar w:fldCharType="end"/>
      </w:r>
      <w:r>
        <w:t xml:space="preserve"> - Algorithm 2 - Decision Tree Results (Tenure)</w:t>
      </w:r>
    </w:p>
    <w:p w14:paraId="66CD628C" w14:textId="77777777" w:rsidR="00B2072A" w:rsidRDefault="00B2072A" w:rsidP="00487F3B">
      <w:pPr>
        <w:pStyle w:val="ListParagraph"/>
        <w:ind w:left="360"/>
        <w:jc w:val="both"/>
      </w:pPr>
    </w:p>
    <w:p w14:paraId="373C002F" w14:textId="5A1DE240" w:rsidR="00FB12F0" w:rsidRDefault="00831CE4" w:rsidP="00487F3B">
      <w:pPr>
        <w:pStyle w:val="ListParagraph"/>
        <w:ind w:left="360"/>
        <w:jc w:val="both"/>
      </w:pPr>
      <w:r>
        <w:t xml:space="preserve">As ‘studied_credits’ has been identified as the </w:t>
      </w:r>
      <w:r w:rsidR="00BA1581">
        <w:t>independent variable, the Decision Tree model was rerun using this as the target variable.  As can be seen below when hyperparameter turning was applied</w:t>
      </w:r>
      <w:r w:rsidR="00D40C24">
        <w:t xml:space="preserve"> in the form of GridSearchCV, the result was </w:t>
      </w:r>
      <w:r w:rsidR="00D24B22">
        <w:t>more than</w:t>
      </w:r>
      <w:r w:rsidR="00D40C24">
        <w:t xml:space="preserve"> that </w:t>
      </w:r>
      <w:r w:rsidR="00D24B22">
        <w:t>achieved using other variables.</w:t>
      </w:r>
    </w:p>
    <w:p w14:paraId="0D38AF62" w14:textId="77777777" w:rsidR="00FB12F0" w:rsidRDefault="00FB12F0" w:rsidP="00487F3B">
      <w:pPr>
        <w:pStyle w:val="ListParagraph"/>
        <w:ind w:left="360"/>
        <w:jc w:val="both"/>
      </w:pPr>
    </w:p>
    <w:p w14:paraId="2EE30A71" w14:textId="77777777" w:rsidR="00FB12F0" w:rsidRDefault="00FB12F0" w:rsidP="00FB12F0">
      <w:pPr>
        <w:pStyle w:val="ListParagraph"/>
        <w:keepNext/>
        <w:ind w:left="360"/>
        <w:jc w:val="center"/>
      </w:pPr>
      <w:r w:rsidRPr="00FB12F0">
        <w:rPr>
          <w:noProof/>
        </w:rPr>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4F972303" w:rsidR="00D954EA" w:rsidRDefault="00FB12F0" w:rsidP="00FB12F0">
      <w:pPr>
        <w:pStyle w:val="Caption"/>
        <w:jc w:val="center"/>
      </w:pPr>
      <w:r>
        <w:t xml:space="preserve">Table </w:t>
      </w:r>
      <w:r w:rsidR="00A9117D">
        <w:fldChar w:fldCharType="begin"/>
      </w:r>
      <w:r w:rsidR="00A9117D">
        <w:instrText xml:space="preserve"> SEQ Table \* ARABIC </w:instrText>
      </w:r>
      <w:r w:rsidR="00A9117D">
        <w:fldChar w:fldCharType="separate"/>
      </w:r>
      <w:r>
        <w:rPr>
          <w:noProof/>
        </w:rPr>
        <w:t>3</w:t>
      </w:r>
      <w:r w:rsidR="00A9117D">
        <w:rPr>
          <w:noProof/>
        </w:rPr>
        <w:fldChar w:fldCharType="end"/>
      </w:r>
      <w:r>
        <w:t xml:space="preserve">- </w:t>
      </w:r>
      <w:r w:rsidRPr="009F4FF2">
        <w:t xml:space="preserve">Algorithm 2 - Decision Tree Results </w:t>
      </w:r>
      <w:r>
        <w:t>(studied_credits)</w:t>
      </w:r>
    </w:p>
    <w:p w14:paraId="4FE8D6E7" w14:textId="77777777" w:rsidR="00D954EA" w:rsidRDefault="00D954EA" w:rsidP="00487F3B">
      <w:pPr>
        <w:pStyle w:val="ListParagraph"/>
        <w:ind w:left="360"/>
        <w:jc w:val="both"/>
      </w:pPr>
    </w:p>
    <w:p w14:paraId="65660B74" w14:textId="77777777" w:rsidR="005B75CC" w:rsidRPr="00487F3B" w:rsidRDefault="005B75CC" w:rsidP="00487F3B">
      <w:pPr>
        <w:pStyle w:val="ListParagraph"/>
        <w:ind w:left="360"/>
        <w:jc w:val="both"/>
      </w:pPr>
    </w:p>
    <w:p w14:paraId="086CA6C3" w14:textId="5B741D4D" w:rsidR="00487F3B" w:rsidRPr="00487F3B" w:rsidRDefault="00487F3B" w:rsidP="00487F3B">
      <w:pPr>
        <w:pStyle w:val="ListParagraph"/>
        <w:ind w:left="360"/>
        <w:jc w:val="both"/>
        <w:rPr>
          <w:b/>
          <w:bCs/>
        </w:rPr>
      </w:pPr>
      <w:r w:rsidRPr="00487F3B">
        <w:rPr>
          <w:b/>
          <w:bCs/>
        </w:rPr>
        <w:t>Algorithm 3 - Support Vector Machines (SVM)</w:t>
      </w:r>
    </w:p>
    <w:p w14:paraId="4B464076" w14:textId="77777777" w:rsidR="00487F3B" w:rsidRDefault="00487F3B" w:rsidP="00487F3B">
      <w:pPr>
        <w:pStyle w:val="ListParagraph"/>
        <w:ind w:left="360"/>
        <w:jc w:val="both"/>
      </w:pPr>
    </w:p>
    <w:p w14:paraId="3A7B12EB" w14:textId="77777777" w:rsidR="00D24B22" w:rsidRDefault="00D24B22" w:rsidP="00487F3B">
      <w:pPr>
        <w:pStyle w:val="ListParagraph"/>
        <w:ind w:left="360"/>
        <w:jc w:val="both"/>
      </w:pPr>
    </w:p>
    <w:p w14:paraId="6123BC7E" w14:textId="77777777" w:rsidR="00487F3B" w:rsidRPr="00487F3B" w:rsidRDefault="00487F3B" w:rsidP="00487F3B">
      <w:pPr>
        <w:pStyle w:val="ListParagraph"/>
        <w:ind w:left="360"/>
        <w:jc w:val="both"/>
        <w:rPr>
          <w:b/>
          <w:bCs/>
        </w:rPr>
      </w:pPr>
      <w:r w:rsidRPr="00487F3B">
        <w:rPr>
          <w:b/>
          <w:bCs/>
        </w:rPr>
        <w:t xml:space="preserve">Algorithm 4 - Random Forest </w:t>
      </w:r>
    </w:p>
    <w:p w14:paraId="33030E82" w14:textId="77777777" w:rsidR="00487F3B" w:rsidRDefault="00487F3B" w:rsidP="00487F3B">
      <w:pPr>
        <w:pStyle w:val="ListParagraph"/>
        <w:ind w:left="360"/>
        <w:jc w:val="both"/>
      </w:pPr>
    </w:p>
    <w:p w14:paraId="5324767A" w14:textId="77777777" w:rsidR="00D24B22" w:rsidRDefault="00D24B22" w:rsidP="00487F3B">
      <w:pPr>
        <w:pStyle w:val="ListParagraph"/>
        <w:ind w:left="360"/>
        <w:jc w:val="both"/>
      </w:pPr>
    </w:p>
    <w:p w14:paraId="4A28C364" w14:textId="400E6A17" w:rsidR="00487F3B" w:rsidRDefault="00487F3B" w:rsidP="005906E8">
      <w:pPr>
        <w:pStyle w:val="ListParagraph"/>
        <w:ind w:left="360"/>
        <w:jc w:val="both"/>
        <w:rPr>
          <w:b/>
          <w:bCs/>
        </w:rPr>
      </w:pPr>
      <w:r w:rsidRPr="00487F3B">
        <w:rPr>
          <w:b/>
          <w:bCs/>
        </w:rPr>
        <w:t xml:space="preserve">Algorithm5 - </w:t>
      </w:r>
      <w:r w:rsidR="005906E8" w:rsidRPr="003F04F6">
        <w:rPr>
          <w:b/>
          <w:bCs/>
        </w:rPr>
        <w:t xml:space="preserve">Multi-Layer Perceptron </w:t>
      </w:r>
      <w:r w:rsidR="005906E8">
        <w:rPr>
          <w:b/>
          <w:bCs/>
        </w:rPr>
        <w:t>(</w:t>
      </w:r>
      <w:r w:rsidR="005906E8" w:rsidRPr="00833625">
        <w:rPr>
          <w:b/>
          <w:bCs/>
        </w:rPr>
        <w:t>MLP</w:t>
      </w:r>
      <w:r w:rsidR="005906E8">
        <w:rPr>
          <w:b/>
          <w:bCs/>
        </w:rPr>
        <w:t>)</w:t>
      </w:r>
    </w:p>
    <w:p w14:paraId="03DFEDAA" w14:textId="77777777" w:rsidR="005906E8" w:rsidRDefault="005906E8" w:rsidP="005906E8">
      <w:pPr>
        <w:pStyle w:val="ListParagraph"/>
        <w:ind w:left="360"/>
        <w:jc w:val="both"/>
      </w:pPr>
    </w:p>
    <w:p w14:paraId="51A026A6" w14:textId="77777777" w:rsidR="005906E8" w:rsidRPr="005906E8" w:rsidRDefault="005906E8" w:rsidP="005906E8">
      <w:pPr>
        <w:pStyle w:val="ListParagraph"/>
        <w:ind w:left="360"/>
        <w:jc w:val="both"/>
      </w:pPr>
    </w:p>
    <w:p w14:paraId="2FA0A2BE" w14:textId="77777777" w:rsidR="002A54CB" w:rsidRPr="005E0A15" w:rsidRDefault="002A54CB" w:rsidP="00713A30">
      <w:pPr>
        <w:pStyle w:val="Heading1"/>
        <w:numPr>
          <w:ilvl w:val="0"/>
          <w:numId w:val="35"/>
        </w:numPr>
        <w:jc w:val="both"/>
        <w:rPr>
          <w:highlight w:val="yellow"/>
        </w:rPr>
      </w:pPr>
      <w:r w:rsidRPr="005E0A15">
        <w:rPr>
          <w:highlight w:val="yellow"/>
        </w:rPr>
        <w:t>Chapter 6: Results</w:t>
      </w:r>
    </w:p>
    <w:p w14:paraId="51E22F01" w14:textId="77777777" w:rsidR="00713A30" w:rsidRDefault="00713A30" w:rsidP="00713A30">
      <w:pPr>
        <w:pStyle w:val="ListParagraph"/>
        <w:ind w:left="360"/>
        <w:jc w:val="both"/>
      </w:pPr>
    </w:p>
    <w:p w14:paraId="36A71196" w14:textId="77777777" w:rsidR="00713A30" w:rsidRDefault="00713A30" w:rsidP="00713A30">
      <w:pPr>
        <w:pStyle w:val="ListParagraph"/>
        <w:ind w:left="360"/>
        <w:jc w:val="both"/>
      </w:pPr>
    </w:p>
    <w:p w14:paraId="4A715B4D" w14:textId="1A5C0944" w:rsidR="00713A30" w:rsidRPr="00487F3B" w:rsidRDefault="00713A30" w:rsidP="00713A30">
      <w:pPr>
        <w:pStyle w:val="ListParagraph"/>
        <w:ind w:left="360"/>
        <w:jc w:val="both"/>
        <w:rPr>
          <w:b/>
          <w:bCs/>
        </w:rPr>
      </w:pPr>
      <w:r w:rsidRPr="00487F3B">
        <w:rPr>
          <w:b/>
          <w:bCs/>
        </w:rPr>
        <w:t xml:space="preserve">Algorithm 1 </w:t>
      </w:r>
      <w:r w:rsidR="00487F3B" w:rsidRPr="00487F3B">
        <w:rPr>
          <w:b/>
          <w:bCs/>
        </w:rPr>
        <w:t>- Logistic Regression</w:t>
      </w:r>
    </w:p>
    <w:p w14:paraId="341EDBA4" w14:textId="77777777" w:rsidR="00487F3B" w:rsidRDefault="00487F3B" w:rsidP="00713A30">
      <w:pPr>
        <w:pStyle w:val="ListParagraph"/>
        <w:ind w:left="360"/>
        <w:jc w:val="both"/>
      </w:pPr>
    </w:p>
    <w:p w14:paraId="79C87C53" w14:textId="76C1A622" w:rsidR="00713A30" w:rsidRPr="00487F3B" w:rsidRDefault="00713A30" w:rsidP="00713A30">
      <w:pPr>
        <w:pStyle w:val="ListParagraph"/>
        <w:ind w:left="360"/>
        <w:jc w:val="both"/>
        <w:rPr>
          <w:b/>
          <w:bCs/>
        </w:rPr>
      </w:pPr>
      <w:r w:rsidRPr="00487F3B">
        <w:rPr>
          <w:b/>
          <w:bCs/>
        </w:rPr>
        <w:t>Algorithm 2</w:t>
      </w:r>
      <w:r w:rsidR="00487F3B" w:rsidRPr="00487F3B">
        <w:rPr>
          <w:b/>
          <w:bCs/>
        </w:rPr>
        <w:t xml:space="preserve"> - Decision Tree</w:t>
      </w:r>
    </w:p>
    <w:p w14:paraId="14C0F3C4" w14:textId="77777777" w:rsidR="00487F3B" w:rsidRPr="00487F3B" w:rsidRDefault="00487F3B" w:rsidP="00713A30">
      <w:pPr>
        <w:pStyle w:val="ListParagraph"/>
        <w:ind w:left="360"/>
        <w:jc w:val="both"/>
      </w:pPr>
    </w:p>
    <w:p w14:paraId="1B5676D0" w14:textId="3BBB1FD5" w:rsidR="00713A30" w:rsidRPr="00487F3B" w:rsidRDefault="00713A30" w:rsidP="00713A30">
      <w:pPr>
        <w:pStyle w:val="ListParagraph"/>
        <w:ind w:left="360"/>
        <w:jc w:val="both"/>
        <w:rPr>
          <w:b/>
          <w:bCs/>
        </w:rPr>
      </w:pPr>
      <w:r w:rsidRPr="00487F3B">
        <w:rPr>
          <w:b/>
          <w:bCs/>
        </w:rPr>
        <w:t>Algorithm 3</w:t>
      </w:r>
      <w:r w:rsidR="00487F3B" w:rsidRPr="00487F3B">
        <w:rPr>
          <w:b/>
          <w:bCs/>
        </w:rPr>
        <w:t xml:space="preserve"> - Support Vector Machines (SVM)</w:t>
      </w:r>
    </w:p>
    <w:p w14:paraId="14357A43" w14:textId="77777777" w:rsidR="00487F3B" w:rsidRDefault="00487F3B" w:rsidP="00713A30">
      <w:pPr>
        <w:pStyle w:val="ListParagraph"/>
        <w:ind w:left="360"/>
        <w:jc w:val="both"/>
      </w:pPr>
    </w:p>
    <w:p w14:paraId="5F18CA60" w14:textId="54B5BC39" w:rsidR="00713A30" w:rsidRPr="00487F3B" w:rsidRDefault="00713A30" w:rsidP="00713A30">
      <w:pPr>
        <w:pStyle w:val="ListParagraph"/>
        <w:ind w:left="360"/>
        <w:jc w:val="both"/>
        <w:rPr>
          <w:b/>
          <w:bCs/>
        </w:rPr>
      </w:pPr>
      <w:r w:rsidRPr="00487F3B">
        <w:rPr>
          <w:b/>
          <w:bCs/>
        </w:rPr>
        <w:t>Algorithm 4</w:t>
      </w:r>
      <w:r w:rsidR="00487F3B" w:rsidRPr="00487F3B">
        <w:rPr>
          <w:b/>
          <w:bCs/>
        </w:rPr>
        <w:t xml:space="preserve"> - Random Forest </w:t>
      </w:r>
    </w:p>
    <w:p w14:paraId="348B1412" w14:textId="77777777" w:rsidR="00487F3B" w:rsidRDefault="00487F3B" w:rsidP="00713A30">
      <w:pPr>
        <w:pStyle w:val="ListParagraph"/>
        <w:ind w:left="360"/>
        <w:jc w:val="both"/>
      </w:pPr>
    </w:p>
    <w:p w14:paraId="5518A349" w14:textId="097A7ECB" w:rsidR="00713A30" w:rsidRPr="00487F3B" w:rsidRDefault="00713A30" w:rsidP="00713A30">
      <w:pPr>
        <w:pStyle w:val="ListParagraph"/>
        <w:ind w:left="360"/>
        <w:jc w:val="both"/>
        <w:rPr>
          <w:b/>
          <w:bCs/>
        </w:rPr>
      </w:pPr>
      <w:r w:rsidRPr="00487F3B">
        <w:rPr>
          <w:b/>
          <w:bCs/>
        </w:rPr>
        <w:t xml:space="preserve">Algorithm5 </w:t>
      </w:r>
      <w:r w:rsidR="00487F3B" w:rsidRPr="00487F3B">
        <w:rPr>
          <w:b/>
          <w:bCs/>
        </w:rPr>
        <w:t xml:space="preserve">- </w:t>
      </w:r>
      <w:r w:rsidR="005906E8" w:rsidRPr="003F04F6">
        <w:rPr>
          <w:b/>
          <w:bCs/>
        </w:rPr>
        <w:t xml:space="preserve">Multi-Layer Perceptron </w:t>
      </w:r>
      <w:r w:rsidR="005906E8">
        <w:rPr>
          <w:b/>
          <w:bCs/>
        </w:rPr>
        <w:t>(</w:t>
      </w:r>
      <w:r w:rsidR="005906E8" w:rsidRPr="00833625">
        <w:rPr>
          <w:b/>
          <w:bCs/>
        </w:rPr>
        <w:t>MLP</w:t>
      </w:r>
      <w:r w:rsidR="005906E8">
        <w:rPr>
          <w:b/>
          <w:bCs/>
        </w:rPr>
        <w:t>)</w:t>
      </w:r>
    </w:p>
    <w:p w14:paraId="292232CF" w14:textId="77777777" w:rsidR="00487F3B" w:rsidRPr="0074632E" w:rsidRDefault="00487F3B" w:rsidP="00713A30">
      <w:pPr>
        <w:pStyle w:val="ListParagraph"/>
        <w:ind w:left="360"/>
        <w:jc w:val="both"/>
      </w:pPr>
    </w:p>
    <w:p w14:paraId="1452E03E" w14:textId="77777777" w:rsidR="00713A30" w:rsidRPr="00713A30" w:rsidRDefault="00713A30" w:rsidP="00713A30">
      <w:pPr>
        <w:jc w:val="both"/>
      </w:pPr>
    </w:p>
    <w:p w14:paraId="409010B1" w14:textId="77777777" w:rsidR="002A54CB" w:rsidRPr="003605A2" w:rsidRDefault="002A54CB" w:rsidP="00713A30">
      <w:pPr>
        <w:pStyle w:val="Heading1"/>
        <w:numPr>
          <w:ilvl w:val="0"/>
          <w:numId w:val="35"/>
        </w:numPr>
        <w:jc w:val="both"/>
      </w:pPr>
      <w:r w:rsidRPr="003605A2">
        <w:t>Chapter 7: Discussion</w:t>
      </w:r>
    </w:p>
    <w:p w14:paraId="452760ED" w14:textId="54BF5224" w:rsidR="00CD0161" w:rsidRPr="003605A2" w:rsidRDefault="002A54CB" w:rsidP="00713A30">
      <w:pPr>
        <w:pStyle w:val="Heading1"/>
        <w:numPr>
          <w:ilvl w:val="0"/>
          <w:numId w:val="35"/>
        </w:numPr>
        <w:jc w:val="both"/>
      </w:pPr>
      <w:r w:rsidRPr="003605A2">
        <w:t>Chapter 8: Conclusion</w:t>
      </w:r>
    </w:p>
    <w:p w14:paraId="36AFE296" w14:textId="77777777" w:rsidR="00F25D73" w:rsidRPr="003605A2" w:rsidRDefault="00F25D73" w:rsidP="00713A30">
      <w:pPr>
        <w:pStyle w:val="Heading1"/>
        <w:numPr>
          <w:ilvl w:val="0"/>
          <w:numId w:val="35"/>
        </w:numPr>
        <w:jc w:val="both"/>
      </w:pPr>
      <w:r w:rsidRPr="003605A2">
        <w:t>Appendix A: Workflow</w:t>
      </w:r>
    </w:p>
    <w:p w14:paraId="14946AF6" w14:textId="77777777" w:rsidR="00F25D73" w:rsidRPr="003605A2" w:rsidRDefault="00F25D73" w:rsidP="00713A30">
      <w:pPr>
        <w:pStyle w:val="Heading1"/>
        <w:numPr>
          <w:ilvl w:val="0"/>
          <w:numId w:val="35"/>
        </w:numPr>
        <w:jc w:val="both"/>
      </w:pPr>
      <w:r w:rsidRPr="003605A2">
        <w:t>Appendix B: Interview Transcripts</w:t>
      </w:r>
    </w:p>
    <w:p w14:paraId="1CD82A5F" w14:textId="77777777" w:rsidR="00F25D73" w:rsidRPr="003605A2" w:rsidRDefault="00F25D73" w:rsidP="00713A30">
      <w:pPr>
        <w:pStyle w:val="Heading1"/>
        <w:numPr>
          <w:ilvl w:val="0"/>
          <w:numId w:val="35"/>
        </w:numPr>
        <w:jc w:val="both"/>
      </w:pPr>
      <w:r w:rsidRPr="003605A2">
        <w:t>Appendix C: Data Permissions</w:t>
      </w:r>
    </w:p>
    <w:p w14:paraId="2BDE5189" w14:textId="77777777" w:rsidR="00F25D73" w:rsidRPr="003605A2" w:rsidRDefault="00F25D73" w:rsidP="00713A30">
      <w:pPr>
        <w:pStyle w:val="Heading1"/>
        <w:numPr>
          <w:ilvl w:val="0"/>
          <w:numId w:val="35"/>
        </w:numPr>
        <w:jc w:val="both"/>
      </w:pPr>
      <w:r w:rsidRPr="003605A2">
        <w:t>Appendix D: Consent Forms</w:t>
      </w:r>
    </w:p>
    <w:p w14:paraId="7FCE5C61" w14:textId="0AEAB224" w:rsidR="003121BE" w:rsidRPr="003605A2" w:rsidRDefault="00F25D73" w:rsidP="00713A30">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24"/>
      <w:footerReference w:type="default" r:id="rId25"/>
      <w:footerReference w:type="first" r:id="rId26"/>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CA457" w14:textId="77777777" w:rsidR="00D629BF" w:rsidRDefault="00D629BF" w:rsidP="00101B64">
      <w:pPr>
        <w:spacing w:after="0" w:line="240" w:lineRule="auto"/>
      </w:pPr>
      <w:r>
        <w:separator/>
      </w:r>
    </w:p>
  </w:endnote>
  <w:endnote w:type="continuationSeparator" w:id="0">
    <w:p w14:paraId="4BD6B75A" w14:textId="77777777" w:rsidR="00D629BF" w:rsidRDefault="00D629BF" w:rsidP="00101B64">
      <w:pPr>
        <w:spacing w:after="0" w:line="240" w:lineRule="auto"/>
      </w:pPr>
      <w:r>
        <w:continuationSeparator/>
      </w:r>
    </w:p>
  </w:endnote>
  <w:endnote w:type="continuationNotice" w:id="1">
    <w:p w14:paraId="7691A1A7" w14:textId="77777777" w:rsidR="00D629BF" w:rsidRDefault="00D629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85E00" w14:textId="77777777" w:rsidR="00D629BF" w:rsidRDefault="00D629BF" w:rsidP="00101B64">
      <w:pPr>
        <w:spacing w:after="0" w:line="240" w:lineRule="auto"/>
      </w:pPr>
      <w:r>
        <w:separator/>
      </w:r>
    </w:p>
  </w:footnote>
  <w:footnote w:type="continuationSeparator" w:id="0">
    <w:p w14:paraId="210504E4" w14:textId="77777777" w:rsidR="00D629BF" w:rsidRDefault="00D629BF" w:rsidP="00101B64">
      <w:pPr>
        <w:spacing w:after="0" w:line="240" w:lineRule="auto"/>
      </w:pPr>
      <w:r>
        <w:continuationSeparator/>
      </w:r>
    </w:p>
  </w:footnote>
  <w:footnote w:type="continuationNotice" w:id="1">
    <w:p w14:paraId="0F784F2C" w14:textId="77777777" w:rsidR="00D629BF" w:rsidRDefault="00D629BF">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0"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6"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7"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0"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3"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4"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6"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9"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1"/>
  </w:num>
  <w:num w:numId="2" w16cid:durableId="1085036454">
    <w:abstractNumId w:val="27"/>
  </w:num>
  <w:num w:numId="3" w16cid:durableId="1175194290">
    <w:abstractNumId w:val="7"/>
  </w:num>
  <w:num w:numId="4" w16cid:durableId="635256007">
    <w:abstractNumId w:val="30"/>
  </w:num>
  <w:num w:numId="5" w16cid:durableId="1844935325">
    <w:abstractNumId w:val="3"/>
  </w:num>
  <w:num w:numId="6" w16cid:durableId="802121147">
    <w:abstractNumId w:val="36"/>
  </w:num>
  <w:num w:numId="7" w16cid:durableId="1529879772">
    <w:abstractNumId w:val="29"/>
  </w:num>
  <w:num w:numId="8" w16cid:durableId="1989899436">
    <w:abstractNumId w:val="33"/>
  </w:num>
  <w:num w:numId="9" w16cid:durableId="1600336100">
    <w:abstractNumId w:val="25"/>
  </w:num>
  <w:num w:numId="10" w16cid:durableId="1080173199">
    <w:abstractNumId w:val="39"/>
  </w:num>
  <w:num w:numId="11" w16cid:durableId="983855132">
    <w:abstractNumId w:val="12"/>
  </w:num>
  <w:num w:numId="12" w16cid:durableId="1026717344">
    <w:abstractNumId w:val="16"/>
  </w:num>
  <w:num w:numId="13" w16cid:durableId="772556273">
    <w:abstractNumId w:val="35"/>
  </w:num>
  <w:num w:numId="14" w16cid:durableId="230778674">
    <w:abstractNumId w:val="8"/>
  </w:num>
  <w:num w:numId="15" w16cid:durableId="1301691306">
    <w:abstractNumId w:val="14"/>
  </w:num>
  <w:num w:numId="16" w16cid:durableId="135222788">
    <w:abstractNumId w:val="10"/>
  </w:num>
  <w:num w:numId="17" w16cid:durableId="1019311086">
    <w:abstractNumId w:val="26"/>
  </w:num>
  <w:num w:numId="18" w16cid:durableId="1879513021">
    <w:abstractNumId w:val="28"/>
  </w:num>
  <w:num w:numId="19" w16cid:durableId="2013601324">
    <w:abstractNumId w:val="23"/>
  </w:num>
  <w:num w:numId="20" w16cid:durableId="765925091">
    <w:abstractNumId w:val="15"/>
  </w:num>
  <w:num w:numId="21" w16cid:durableId="1339696300">
    <w:abstractNumId w:val="2"/>
  </w:num>
  <w:num w:numId="22" w16cid:durableId="1282765503">
    <w:abstractNumId w:val="24"/>
  </w:num>
  <w:num w:numId="23" w16cid:durableId="961106589">
    <w:abstractNumId w:val="1"/>
  </w:num>
  <w:num w:numId="24" w16cid:durableId="480511347">
    <w:abstractNumId w:val="20"/>
  </w:num>
  <w:num w:numId="25" w16cid:durableId="1850758502">
    <w:abstractNumId w:val="37"/>
  </w:num>
  <w:num w:numId="26" w16cid:durableId="1880434004">
    <w:abstractNumId w:val="21"/>
  </w:num>
  <w:num w:numId="27" w16cid:durableId="2053918405">
    <w:abstractNumId w:val="9"/>
  </w:num>
  <w:num w:numId="28" w16cid:durableId="922299700">
    <w:abstractNumId w:val="34"/>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2"/>
  </w:num>
  <w:num w:numId="35" w16cid:durableId="2123986301">
    <w:abstractNumId w:val="4"/>
  </w:num>
  <w:num w:numId="36" w16cid:durableId="1789153700">
    <w:abstractNumId w:val="17"/>
  </w:num>
  <w:num w:numId="37" w16cid:durableId="1892115261">
    <w:abstractNumId w:val="38"/>
  </w:num>
  <w:num w:numId="38" w16cid:durableId="1413819087">
    <w:abstractNumId w:val="13"/>
  </w:num>
  <w:num w:numId="39" w16cid:durableId="1958750582">
    <w:abstractNumId w:val="22"/>
  </w:num>
  <w:num w:numId="40" w16cid:durableId="1042754749">
    <w:abstractNumId w:val="40"/>
  </w:num>
  <w:num w:numId="41" w16cid:durableId="14126983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9A0"/>
    <w:rsid w:val="00056D03"/>
    <w:rsid w:val="00057257"/>
    <w:rsid w:val="00057372"/>
    <w:rsid w:val="00057642"/>
    <w:rsid w:val="00057E6F"/>
    <w:rsid w:val="00060C90"/>
    <w:rsid w:val="00060F5F"/>
    <w:rsid w:val="00061A28"/>
    <w:rsid w:val="00063A89"/>
    <w:rsid w:val="0006611A"/>
    <w:rsid w:val="00067A89"/>
    <w:rsid w:val="00067B66"/>
    <w:rsid w:val="000701F7"/>
    <w:rsid w:val="00070830"/>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08CC"/>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E25"/>
    <w:rsid w:val="000D7B06"/>
    <w:rsid w:val="000E00A0"/>
    <w:rsid w:val="000E027F"/>
    <w:rsid w:val="000E2083"/>
    <w:rsid w:val="000E2634"/>
    <w:rsid w:val="000E267C"/>
    <w:rsid w:val="000E4971"/>
    <w:rsid w:val="000E4DA2"/>
    <w:rsid w:val="000E51FE"/>
    <w:rsid w:val="000E559F"/>
    <w:rsid w:val="000E6B17"/>
    <w:rsid w:val="000E6C84"/>
    <w:rsid w:val="000F01A6"/>
    <w:rsid w:val="000F04C0"/>
    <w:rsid w:val="000F1AF8"/>
    <w:rsid w:val="000F359B"/>
    <w:rsid w:val="000F44F3"/>
    <w:rsid w:val="000F62F9"/>
    <w:rsid w:val="000F65A5"/>
    <w:rsid w:val="000F7DCA"/>
    <w:rsid w:val="0010087E"/>
    <w:rsid w:val="00101887"/>
    <w:rsid w:val="00101B64"/>
    <w:rsid w:val="00101C42"/>
    <w:rsid w:val="001038C0"/>
    <w:rsid w:val="00105FCD"/>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35106"/>
    <w:rsid w:val="00140786"/>
    <w:rsid w:val="00140E6B"/>
    <w:rsid w:val="00141224"/>
    <w:rsid w:val="0014133A"/>
    <w:rsid w:val="001421C3"/>
    <w:rsid w:val="00145153"/>
    <w:rsid w:val="00150003"/>
    <w:rsid w:val="0015083B"/>
    <w:rsid w:val="00151BE8"/>
    <w:rsid w:val="00151C16"/>
    <w:rsid w:val="00151C5A"/>
    <w:rsid w:val="0015332B"/>
    <w:rsid w:val="0015343E"/>
    <w:rsid w:val="0015434A"/>
    <w:rsid w:val="00154A5B"/>
    <w:rsid w:val="00154E74"/>
    <w:rsid w:val="001564D4"/>
    <w:rsid w:val="0015654A"/>
    <w:rsid w:val="001566AD"/>
    <w:rsid w:val="00156D4B"/>
    <w:rsid w:val="00157B15"/>
    <w:rsid w:val="00157CD0"/>
    <w:rsid w:val="00160487"/>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4348"/>
    <w:rsid w:val="00184FAE"/>
    <w:rsid w:val="00185FF3"/>
    <w:rsid w:val="001865DB"/>
    <w:rsid w:val="001866A5"/>
    <w:rsid w:val="001903E8"/>
    <w:rsid w:val="00191F9A"/>
    <w:rsid w:val="0019343C"/>
    <w:rsid w:val="00193F29"/>
    <w:rsid w:val="00195F5F"/>
    <w:rsid w:val="00197213"/>
    <w:rsid w:val="001A06A8"/>
    <w:rsid w:val="001A0DB2"/>
    <w:rsid w:val="001A2742"/>
    <w:rsid w:val="001A4365"/>
    <w:rsid w:val="001B004F"/>
    <w:rsid w:val="001B0222"/>
    <w:rsid w:val="001B440E"/>
    <w:rsid w:val="001B4A7C"/>
    <w:rsid w:val="001B5F7F"/>
    <w:rsid w:val="001B794C"/>
    <w:rsid w:val="001B7B86"/>
    <w:rsid w:val="001B7CBA"/>
    <w:rsid w:val="001C04D5"/>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208B9"/>
    <w:rsid w:val="00222530"/>
    <w:rsid w:val="002257F3"/>
    <w:rsid w:val="0022642E"/>
    <w:rsid w:val="00226FCE"/>
    <w:rsid w:val="0022730A"/>
    <w:rsid w:val="002339AC"/>
    <w:rsid w:val="002351EC"/>
    <w:rsid w:val="00235486"/>
    <w:rsid w:val="00235CAC"/>
    <w:rsid w:val="00236E1D"/>
    <w:rsid w:val="0023745E"/>
    <w:rsid w:val="00237BD6"/>
    <w:rsid w:val="0024008A"/>
    <w:rsid w:val="00241F66"/>
    <w:rsid w:val="0024503C"/>
    <w:rsid w:val="0024533F"/>
    <w:rsid w:val="00245A9A"/>
    <w:rsid w:val="00245F37"/>
    <w:rsid w:val="0024650C"/>
    <w:rsid w:val="00246D41"/>
    <w:rsid w:val="002474D8"/>
    <w:rsid w:val="002475AF"/>
    <w:rsid w:val="00250CD2"/>
    <w:rsid w:val="002529C1"/>
    <w:rsid w:val="00253C8C"/>
    <w:rsid w:val="0025402E"/>
    <w:rsid w:val="00255900"/>
    <w:rsid w:val="002559E8"/>
    <w:rsid w:val="0026069D"/>
    <w:rsid w:val="00260772"/>
    <w:rsid w:val="00260F3B"/>
    <w:rsid w:val="002655FB"/>
    <w:rsid w:val="00265EC1"/>
    <w:rsid w:val="00267BBD"/>
    <w:rsid w:val="00267D95"/>
    <w:rsid w:val="0027075F"/>
    <w:rsid w:val="00271FAF"/>
    <w:rsid w:val="00274235"/>
    <w:rsid w:val="0027470F"/>
    <w:rsid w:val="00276F16"/>
    <w:rsid w:val="002816E4"/>
    <w:rsid w:val="00282C70"/>
    <w:rsid w:val="00282D03"/>
    <w:rsid w:val="002830AE"/>
    <w:rsid w:val="00290127"/>
    <w:rsid w:val="0029109F"/>
    <w:rsid w:val="002917B6"/>
    <w:rsid w:val="002941CB"/>
    <w:rsid w:val="00295C5E"/>
    <w:rsid w:val="002965B9"/>
    <w:rsid w:val="002A2F7E"/>
    <w:rsid w:val="002A54CB"/>
    <w:rsid w:val="002A5D63"/>
    <w:rsid w:val="002A5F10"/>
    <w:rsid w:val="002A6CB3"/>
    <w:rsid w:val="002A72A6"/>
    <w:rsid w:val="002B0D6F"/>
    <w:rsid w:val="002B106E"/>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35B"/>
    <w:rsid w:val="002D56A5"/>
    <w:rsid w:val="002E2CD9"/>
    <w:rsid w:val="002E4653"/>
    <w:rsid w:val="002E5ACF"/>
    <w:rsid w:val="002E660E"/>
    <w:rsid w:val="002E6875"/>
    <w:rsid w:val="002E6E12"/>
    <w:rsid w:val="002F1B6F"/>
    <w:rsid w:val="002F2699"/>
    <w:rsid w:val="002F27E6"/>
    <w:rsid w:val="002F58D7"/>
    <w:rsid w:val="002F5DBD"/>
    <w:rsid w:val="002F6959"/>
    <w:rsid w:val="002F7D57"/>
    <w:rsid w:val="0030016A"/>
    <w:rsid w:val="00300C76"/>
    <w:rsid w:val="00306991"/>
    <w:rsid w:val="00307332"/>
    <w:rsid w:val="003102BF"/>
    <w:rsid w:val="003121BE"/>
    <w:rsid w:val="00312302"/>
    <w:rsid w:val="00316892"/>
    <w:rsid w:val="003169D2"/>
    <w:rsid w:val="003179EA"/>
    <w:rsid w:val="00320DA3"/>
    <w:rsid w:val="00320E59"/>
    <w:rsid w:val="00321A1B"/>
    <w:rsid w:val="00322151"/>
    <w:rsid w:val="00322A8A"/>
    <w:rsid w:val="00322D84"/>
    <w:rsid w:val="003249ED"/>
    <w:rsid w:val="00330BE3"/>
    <w:rsid w:val="00332358"/>
    <w:rsid w:val="00335E48"/>
    <w:rsid w:val="00336231"/>
    <w:rsid w:val="00336B23"/>
    <w:rsid w:val="003376F1"/>
    <w:rsid w:val="00337E6D"/>
    <w:rsid w:val="00340192"/>
    <w:rsid w:val="00341D1D"/>
    <w:rsid w:val="00342032"/>
    <w:rsid w:val="00343080"/>
    <w:rsid w:val="00343136"/>
    <w:rsid w:val="00344348"/>
    <w:rsid w:val="00344409"/>
    <w:rsid w:val="00345A36"/>
    <w:rsid w:val="00345C40"/>
    <w:rsid w:val="00345DE9"/>
    <w:rsid w:val="0034639A"/>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30E5"/>
    <w:rsid w:val="00363E6D"/>
    <w:rsid w:val="003644DB"/>
    <w:rsid w:val="00364D5A"/>
    <w:rsid w:val="003663C4"/>
    <w:rsid w:val="00366739"/>
    <w:rsid w:val="00371CDA"/>
    <w:rsid w:val="00372933"/>
    <w:rsid w:val="00372952"/>
    <w:rsid w:val="00372B83"/>
    <w:rsid w:val="00375E24"/>
    <w:rsid w:val="00377779"/>
    <w:rsid w:val="00380ED9"/>
    <w:rsid w:val="0038150F"/>
    <w:rsid w:val="00382057"/>
    <w:rsid w:val="00383202"/>
    <w:rsid w:val="00384011"/>
    <w:rsid w:val="003840A5"/>
    <w:rsid w:val="003849D7"/>
    <w:rsid w:val="00386266"/>
    <w:rsid w:val="003865F9"/>
    <w:rsid w:val="00387B56"/>
    <w:rsid w:val="003900DC"/>
    <w:rsid w:val="0039036E"/>
    <w:rsid w:val="00393966"/>
    <w:rsid w:val="00393AE3"/>
    <w:rsid w:val="003940FD"/>
    <w:rsid w:val="00394978"/>
    <w:rsid w:val="003959E5"/>
    <w:rsid w:val="00395B5C"/>
    <w:rsid w:val="003A086C"/>
    <w:rsid w:val="003A1686"/>
    <w:rsid w:val="003A22A5"/>
    <w:rsid w:val="003A26D3"/>
    <w:rsid w:val="003A2D4D"/>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AD5"/>
    <w:rsid w:val="003C083C"/>
    <w:rsid w:val="003C2B86"/>
    <w:rsid w:val="003C369C"/>
    <w:rsid w:val="003C3AB0"/>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4914"/>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33C1"/>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17A"/>
    <w:rsid w:val="0044738E"/>
    <w:rsid w:val="004522CB"/>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541"/>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C07"/>
    <w:rsid w:val="004F7D6A"/>
    <w:rsid w:val="00501557"/>
    <w:rsid w:val="00502707"/>
    <w:rsid w:val="00502728"/>
    <w:rsid w:val="005038E2"/>
    <w:rsid w:val="00504783"/>
    <w:rsid w:val="00505359"/>
    <w:rsid w:val="00506C80"/>
    <w:rsid w:val="00507707"/>
    <w:rsid w:val="00510278"/>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70E4"/>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3FC6"/>
    <w:rsid w:val="00564A15"/>
    <w:rsid w:val="00564A2F"/>
    <w:rsid w:val="00564D42"/>
    <w:rsid w:val="00565332"/>
    <w:rsid w:val="00566951"/>
    <w:rsid w:val="00567FCF"/>
    <w:rsid w:val="005702A9"/>
    <w:rsid w:val="00571190"/>
    <w:rsid w:val="00571BC6"/>
    <w:rsid w:val="005728F0"/>
    <w:rsid w:val="00572E92"/>
    <w:rsid w:val="005744BC"/>
    <w:rsid w:val="00574CC5"/>
    <w:rsid w:val="0057683E"/>
    <w:rsid w:val="00581BCF"/>
    <w:rsid w:val="00581E25"/>
    <w:rsid w:val="00583DF1"/>
    <w:rsid w:val="00585EBB"/>
    <w:rsid w:val="00587CD5"/>
    <w:rsid w:val="005906E8"/>
    <w:rsid w:val="00591D72"/>
    <w:rsid w:val="00591F09"/>
    <w:rsid w:val="005930AD"/>
    <w:rsid w:val="005932D7"/>
    <w:rsid w:val="005950A8"/>
    <w:rsid w:val="00595C82"/>
    <w:rsid w:val="005A2F82"/>
    <w:rsid w:val="005A3ADD"/>
    <w:rsid w:val="005A5232"/>
    <w:rsid w:val="005A675A"/>
    <w:rsid w:val="005A6A5D"/>
    <w:rsid w:val="005A74B0"/>
    <w:rsid w:val="005B14F4"/>
    <w:rsid w:val="005B2602"/>
    <w:rsid w:val="005B2ED1"/>
    <w:rsid w:val="005B433B"/>
    <w:rsid w:val="005B67AD"/>
    <w:rsid w:val="005B75CC"/>
    <w:rsid w:val="005C0290"/>
    <w:rsid w:val="005C1F95"/>
    <w:rsid w:val="005C2B70"/>
    <w:rsid w:val="005C2BC2"/>
    <w:rsid w:val="005C2C84"/>
    <w:rsid w:val="005C321D"/>
    <w:rsid w:val="005C407C"/>
    <w:rsid w:val="005C4196"/>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EA8"/>
    <w:rsid w:val="005E654D"/>
    <w:rsid w:val="005E668D"/>
    <w:rsid w:val="005F1F5E"/>
    <w:rsid w:val="005F2CCA"/>
    <w:rsid w:val="005F2D8D"/>
    <w:rsid w:val="005F383E"/>
    <w:rsid w:val="005F3985"/>
    <w:rsid w:val="005F72B9"/>
    <w:rsid w:val="006007D9"/>
    <w:rsid w:val="006018B8"/>
    <w:rsid w:val="00603680"/>
    <w:rsid w:val="00604C22"/>
    <w:rsid w:val="00604DB7"/>
    <w:rsid w:val="00605695"/>
    <w:rsid w:val="006075FF"/>
    <w:rsid w:val="006101DB"/>
    <w:rsid w:val="006119E0"/>
    <w:rsid w:val="00611B55"/>
    <w:rsid w:val="00611C3C"/>
    <w:rsid w:val="00611D64"/>
    <w:rsid w:val="00617777"/>
    <w:rsid w:val="00620086"/>
    <w:rsid w:val="00621577"/>
    <w:rsid w:val="00621E44"/>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52BFB"/>
    <w:rsid w:val="006573DC"/>
    <w:rsid w:val="00661EBA"/>
    <w:rsid w:val="00662C01"/>
    <w:rsid w:val="00663947"/>
    <w:rsid w:val="006656FE"/>
    <w:rsid w:val="00665CEC"/>
    <w:rsid w:val="00667A94"/>
    <w:rsid w:val="00670BD1"/>
    <w:rsid w:val="00670D19"/>
    <w:rsid w:val="0067290B"/>
    <w:rsid w:val="006742C3"/>
    <w:rsid w:val="006756D3"/>
    <w:rsid w:val="00676CA3"/>
    <w:rsid w:val="006779B1"/>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D61"/>
    <w:rsid w:val="006B0D03"/>
    <w:rsid w:val="006B108D"/>
    <w:rsid w:val="006B2699"/>
    <w:rsid w:val="006B4242"/>
    <w:rsid w:val="006B47E9"/>
    <w:rsid w:val="006B4937"/>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87F"/>
    <w:rsid w:val="006D1E24"/>
    <w:rsid w:val="006D5566"/>
    <w:rsid w:val="006D6107"/>
    <w:rsid w:val="006D7A78"/>
    <w:rsid w:val="006E02C4"/>
    <w:rsid w:val="006E0BCF"/>
    <w:rsid w:val="006E13CF"/>
    <w:rsid w:val="006E1D93"/>
    <w:rsid w:val="006E29DB"/>
    <w:rsid w:val="006E3364"/>
    <w:rsid w:val="006E4F9D"/>
    <w:rsid w:val="006E504E"/>
    <w:rsid w:val="006E5696"/>
    <w:rsid w:val="006E6758"/>
    <w:rsid w:val="006E7BFA"/>
    <w:rsid w:val="006F0799"/>
    <w:rsid w:val="006F2980"/>
    <w:rsid w:val="006F2CEB"/>
    <w:rsid w:val="006F34DF"/>
    <w:rsid w:val="006F437F"/>
    <w:rsid w:val="006F4390"/>
    <w:rsid w:val="006F4C57"/>
    <w:rsid w:val="006F514B"/>
    <w:rsid w:val="006F543A"/>
    <w:rsid w:val="006F7315"/>
    <w:rsid w:val="006F7965"/>
    <w:rsid w:val="006F7C38"/>
    <w:rsid w:val="007007F6"/>
    <w:rsid w:val="007017FB"/>
    <w:rsid w:val="00701E76"/>
    <w:rsid w:val="00703A89"/>
    <w:rsid w:val="00704482"/>
    <w:rsid w:val="007048FC"/>
    <w:rsid w:val="00704A1C"/>
    <w:rsid w:val="00704C14"/>
    <w:rsid w:val="00704EE6"/>
    <w:rsid w:val="0070625B"/>
    <w:rsid w:val="007069B1"/>
    <w:rsid w:val="007071A2"/>
    <w:rsid w:val="00707F54"/>
    <w:rsid w:val="00710071"/>
    <w:rsid w:val="007106E9"/>
    <w:rsid w:val="007107A0"/>
    <w:rsid w:val="00710B03"/>
    <w:rsid w:val="0071239E"/>
    <w:rsid w:val="00713A30"/>
    <w:rsid w:val="00714903"/>
    <w:rsid w:val="00716E12"/>
    <w:rsid w:val="007207F0"/>
    <w:rsid w:val="00720AE2"/>
    <w:rsid w:val="007219B2"/>
    <w:rsid w:val="00721AFF"/>
    <w:rsid w:val="007230EA"/>
    <w:rsid w:val="0072495B"/>
    <w:rsid w:val="007249DE"/>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32E7"/>
    <w:rsid w:val="00764590"/>
    <w:rsid w:val="007660C8"/>
    <w:rsid w:val="00766467"/>
    <w:rsid w:val="00767683"/>
    <w:rsid w:val="00767C16"/>
    <w:rsid w:val="007705F0"/>
    <w:rsid w:val="007715ED"/>
    <w:rsid w:val="007717E4"/>
    <w:rsid w:val="007735CB"/>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223"/>
    <w:rsid w:val="007A0678"/>
    <w:rsid w:val="007A16D0"/>
    <w:rsid w:val="007A1986"/>
    <w:rsid w:val="007A2346"/>
    <w:rsid w:val="007A70AC"/>
    <w:rsid w:val="007B062A"/>
    <w:rsid w:val="007B0FB7"/>
    <w:rsid w:val="007B27E2"/>
    <w:rsid w:val="007B3922"/>
    <w:rsid w:val="007B3C6D"/>
    <w:rsid w:val="007B524D"/>
    <w:rsid w:val="007B52AB"/>
    <w:rsid w:val="007B6516"/>
    <w:rsid w:val="007C0FB9"/>
    <w:rsid w:val="007C105B"/>
    <w:rsid w:val="007C26D8"/>
    <w:rsid w:val="007C31F1"/>
    <w:rsid w:val="007C4053"/>
    <w:rsid w:val="007C4073"/>
    <w:rsid w:val="007C7C6D"/>
    <w:rsid w:val="007D0599"/>
    <w:rsid w:val="007D07BD"/>
    <w:rsid w:val="007D0F6B"/>
    <w:rsid w:val="007D1843"/>
    <w:rsid w:val="007D1CA9"/>
    <w:rsid w:val="007D3352"/>
    <w:rsid w:val="007D4253"/>
    <w:rsid w:val="007D5460"/>
    <w:rsid w:val="007D593F"/>
    <w:rsid w:val="007D6526"/>
    <w:rsid w:val="007D6847"/>
    <w:rsid w:val="007D6CA9"/>
    <w:rsid w:val="007E1312"/>
    <w:rsid w:val="007E178F"/>
    <w:rsid w:val="007E1D56"/>
    <w:rsid w:val="007E4DF0"/>
    <w:rsid w:val="007E6BCD"/>
    <w:rsid w:val="007E7390"/>
    <w:rsid w:val="007E776A"/>
    <w:rsid w:val="007F00D5"/>
    <w:rsid w:val="007F0BB3"/>
    <w:rsid w:val="007F2C2D"/>
    <w:rsid w:val="007F2E0A"/>
    <w:rsid w:val="007F3AFD"/>
    <w:rsid w:val="007F4505"/>
    <w:rsid w:val="007F469C"/>
    <w:rsid w:val="007F4B1F"/>
    <w:rsid w:val="007F4F5C"/>
    <w:rsid w:val="007F50C9"/>
    <w:rsid w:val="007F5205"/>
    <w:rsid w:val="007F5B02"/>
    <w:rsid w:val="007F6987"/>
    <w:rsid w:val="007F7A8B"/>
    <w:rsid w:val="008009A4"/>
    <w:rsid w:val="0080214D"/>
    <w:rsid w:val="008024C5"/>
    <w:rsid w:val="00804A28"/>
    <w:rsid w:val="00804DB8"/>
    <w:rsid w:val="008066E8"/>
    <w:rsid w:val="00807C8A"/>
    <w:rsid w:val="00810B93"/>
    <w:rsid w:val="00813028"/>
    <w:rsid w:val="00813A7B"/>
    <w:rsid w:val="00814623"/>
    <w:rsid w:val="00814885"/>
    <w:rsid w:val="00820337"/>
    <w:rsid w:val="00820D80"/>
    <w:rsid w:val="00820FEF"/>
    <w:rsid w:val="00822357"/>
    <w:rsid w:val="00822473"/>
    <w:rsid w:val="00823F69"/>
    <w:rsid w:val="0082504A"/>
    <w:rsid w:val="00826BD1"/>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43A0"/>
    <w:rsid w:val="00844855"/>
    <w:rsid w:val="00844A72"/>
    <w:rsid w:val="00846732"/>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5DEF"/>
    <w:rsid w:val="008A6815"/>
    <w:rsid w:val="008B01F1"/>
    <w:rsid w:val="008B04AD"/>
    <w:rsid w:val="008B242D"/>
    <w:rsid w:val="008B24F1"/>
    <w:rsid w:val="008B4524"/>
    <w:rsid w:val="008B674E"/>
    <w:rsid w:val="008B7E3B"/>
    <w:rsid w:val="008C3B85"/>
    <w:rsid w:val="008C477D"/>
    <w:rsid w:val="008C5489"/>
    <w:rsid w:val="008C5B52"/>
    <w:rsid w:val="008C5D7F"/>
    <w:rsid w:val="008C7353"/>
    <w:rsid w:val="008D0799"/>
    <w:rsid w:val="008D3126"/>
    <w:rsid w:val="008D7CE6"/>
    <w:rsid w:val="008E114D"/>
    <w:rsid w:val="008E27A8"/>
    <w:rsid w:val="008E287D"/>
    <w:rsid w:val="008E2D67"/>
    <w:rsid w:val="008E4FD2"/>
    <w:rsid w:val="008E61F1"/>
    <w:rsid w:val="008F0084"/>
    <w:rsid w:val="008F0583"/>
    <w:rsid w:val="008F08D2"/>
    <w:rsid w:val="008F1D9B"/>
    <w:rsid w:val="008F24A1"/>
    <w:rsid w:val="008F3EBB"/>
    <w:rsid w:val="008F52FC"/>
    <w:rsid w:val="008F5673"/>
    <w:rsid w:val="00900011"/>
    <w:rsid w:val="0090067C"/>
    <w:rsid w:val="00900B60"/>
    <w:rsid w:val="0090224C"/>
    <w:rsid w:val="00903F5D"/>
    <w:rsid w:val="00904502"/>
    <w:rsid w:val="009050B4"/>
    <w:rsid w:val="009069C5"/>
    <w:rsid w:val="00907F81"/>
    <w:rsid w:val="00910D6C"/>
    <w:rsid w:val="009119F0"/>
    <w:rsid w:val="00911D76"/>
    <w:rsid w:val="00911DE5"/>
    <w:rsid w:val="00912D06"/>
    <w:rsid w:val="009147EA"/>
    <w:rsid w:val="009154F1"/>
    <w:rsid w:val="00921428"/>
    <w:rsid w:val="00923C7C"/>
    <w:rsid w:val="009249F8"/>
    <w:rsid w:val="00926E4A"/>
    <w:rsid w:val="00927411"/>
    <w:rsid w:val="0093647B"/>
    <w:rsid w:val="0093663E"/>
    <w:rsid w:val="00936937"/>
    <w:rsid w:val="00937CFE"/>
    <w:rsid w:val="009404BC"/>
    <w:rsid w:val="0094078E"/>
    <w:rsid w:val="0094102B"/>
    <w:rsid w:val="00941E52"/>
    <w:rsid w:val="009428CE"/>
    <w:rsid w:val="00944055"/>
    <w:rsid w:val="009445AD"/>
    <w:rsid w:val="00945B0A"/>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2121"/>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2E36"/>
    <w:rsid w:val="009E3BD9"/>
    <w:rsid w:val="009E3C94"/>
    <w:rsid w:val="009E4BC3"/>
    <w:rsid w:val="009E6857"/>
    <w:rsid w:val="009E74B8"/>
    <w:rsid w:val="009F150E"/>
    <w:rsid w:val="009F156B"/>
    <w:rsid w:val="009F2168"/>
    <w:rsid w:val="009F2DF9"/>
    <w:rsid w:val="009F3443"/>
    <w:rsid w:val="009F59DF"/>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6D8F"/>
    <w:rsid w:val="00A871BD"/>
    <w:rsid w:val="00A90FDF"/>
    <w:rsid w:val="00A9117D"/>
    <w:rsid w:val="00A92D84"/>
    <w:rsid w:val="00A93587"/>
    <w:rsid w:val="00A96514"/>
    <w:rsid w:val="00A9727C"/>
    <w:rsid w:val="00A978D9"/>
    <w:rsid w:val="00AA18A2"/>
    <w:rsid w:val="00AA328B"/>
    <w:rsid w:val="00AA3928"/>
    <w:rsid w:val="00AA432E"/>
    <w:rsid w:val="00AA587A"/>
    <w:rsid w:val="00AA5D11"/>
    <w:rsid w:val="00AA70BB"/>
    <w:rsid w:val="00AA7511"/>
    <w:rsid w:val="00AA7AF9"/>
    <w:rsid w:val="00AB054F"/>
    <w:rsid w:val="00AB1199"/>
    <w:rsid w:val="00AB35F6"/>
    <w:rsid w:val="00AB3D6B"/>
    <w:rsid w:val="00AB4111"/>
    <w:rsid w:val="00AB4710"/>
    <w:rsid w:val="00AC3206"/>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DF7"/>
    <w:rsid w:val="00AF12B1"/>
    <w:rsid w:val="00AF3209"/>
    <w:rsid w:val="00AF4CB5"/>
    <w:rsid w:val="00AF5301"/>
    <w:rsid w:val="00AF5D35"/>
    <w:rsid w:val="00AF78B5"/>
    <w:rsid w:val="00B001A3"/>
    <w:rsid w:val="00B0090E"/>
    <w:rsid w:val="00B018CC"/>
    <w:rsid w:val="00B026CA"/>
    <w:rsid w:val="00B02CE3"/>
    <w:rsid w:val="00B02F3D"/>
    <w:rsid w:val="00B03166"/>
    <w:rsid w:val="00B03982"/>
    <w:rsid w:val="00B043E5"/>
    <w:rsid w:val="00B06727"/>
    <w:rsid w:val="00B07285"/>
    <w:rsid w:val="00B10878"/>
    <w:rsid w:val="00B11287"/>
    <w:rsid w:val="00B1132C"/>
    <w:rsid w:val="00B12BD3"/>
    <w:rsid w:val="00B12BDC"/>
    <w:rsid w:val="00B13364"/>
    <w:rsid w:val="00B14595"/>
    <w:rsid w:val="00B1674A"/>
    <w:rsid w:val="00B20048"/>
    <w:rsid w:val="00B2072A"/>
    <w:rsid w:val="00B219D4"/>
    <w:rsid w:val="00B22352"/>
    <w:rsid w:val="00B25707"/>
    <w:rsid w:val="00B2601F"/>
    <w:rsid w:val="00B264E9"/>
    <w:rsid w:val="00B30860"/>
    <w:rsid w:val="00B309C7"/>
    <w:rsid w:val="00B31BD6"/>
    <w:rsid w:val="00B3304F"/>
    <w:rsid w:val="00B330B8"/>
    <w:rsid w:val="00B33D46"/>
    <w:rsid w:val="00B37118"/>
    <w:rsid w:val="00B37419"/>
    <w:rsid w:val="00B37A08"/>
    <w:rsid w:val="00B37A10"/>
    <w:rsid w:val="00B37AF7"/>
    <w:rsid w:val="00B406DF"/>
    <w:rsid w:val="00B41751"/>
    <w:rsid w:val="00B42215"/>
    <w:rsid w:val="00B4331B"/>
    <w:rsid w:val="00B43882"/>
    <w:rsid w:val="00B452E0"/>
    <w:rsid w:val="00B452F3"/>
    <w:rsid w:val="00B46777"/>
    <w:rsid w:val="00B47568"/>
    <w:rsid w:val="00B47644"/>
    <w:rsid w:val="00B47EFF"/>
    <w:rsid w:val="00B502A1"/>
    <w:rsid w:val="00B51652"/>
    <w:rsid w:val="00B5197B"/>
    <w:rsid w:val="00B5207C"/>
    <w:rsid w:val="00B520E9"/>
    <w:rsid w:val="00B523EF"/>
    <w:rsid w:val="00B539A6"/>
    <w:rsid w:val="00B558E4"/>
    <w:rsid w:val="00B55996"/>
    <w:rsid w:val="00B5601B"/>
    <w:rsid w:val="00B565F2"/>
    <w:rsid w:val="00B56C81"/>
    <w:rsid w:val="00B57C90"/>
    <w:rsid w:val="00B61559"/>
    <w:rsid w:val="00B61C1A"/>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66EF"/>
    <w:rsid w:val="00BA681E"/>
    <w:rsid w:val="00BA6EE4"/>
    <w:rsid w:val="00BA6F0F"/>
    <w:rsid w:val="00BB02D5"/>
    <w:rsid w:val="00BB2AC1"/>
    <w:rsid w:val="00BC0AD6"/>
    <w:rsid w:val="00BC0C6F"/>
    <w:rsid w:val="00BC33EC"/>
    <w:rsid w:val="00BC4249"/>
    <w:rsid w:val="00BC6AD3"/>
    <w:rsid w:val="00BD056E"/>
    <w:rsid w:val="00BD0C2E"/>
    <w:rsid w:val="00BD224C"/>
    <w:rsid w:val="00BD2FF5"/>
    <w:rsid w:val="00BD3016"/>
    <w:rsid w:val="00BD6CB0"/>
    <w:rsid w:val="00BE04A7"/>
    <w:rsid w:val="00BE2577"/>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6B72"/>
    <w:rsid w:val="00C37D70"/>
    <w:rsid w:val="00C41A2F"/>
    <w:rsid w:val="00C41D53"/>
    <w:rsid w:val="00C42DD3"/>
    <w:rsid w:val="00C43322"/>
    <w:rsid w:val="00C438F8"/>
    <w:rsid w:val="00C45F8E"/>
    <w:rsid w:val="00C47F2A"/>
    <w:rsid w:val="00C517EB"/>
    <w:rsid w:val="00C536D9"/>
    <w:rsid w:val="00C53855"/>
    <w:rsid w:val="00C565EF"/>
    <w:rsid w:val="00C5660F"/>
    <w:rsid w:val="00C567BD"/>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D54"/>
    <w:rsid w:val="00C85A1B"/>
    <w:rsid w:val="00C85FD4"/>
    <w:rsid w:val="00C871F7"/>
    <w:rsid w:val="00C9093E"/>
    <w:rsid w:val="00C91A0C"/>
    <w:rsid w:val="00C94F18"/>
    <w:rsid w:val="00C9599C"/>
    <w:rsid w:val="00C976B8"/>
    <w:rsid w:val="00CA1284"/>
    <w:rsid w:val="00CA2105"/>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C07B4"/>
    <w:rsid w:val="00CC0CF8"/>
    <w:rsid w:val="00CC19AF"/>
    <w:rsid w:val="00CC1C7C"/>
    <w:rsid w:val="00CC203A"/>
    <w:rsid w:val="00CC35F7"/>
    <w:rsid w:val="00CC3819"/>
    <w:rsid w:val="00CC439B"/>
    <w:rsid w:val="00CC487A"/>
    <w:rsid w:val="00CC5C19"/>
    <w:rsid w:val="00CC63A5"/>
    <w:rsid w:val="00CC7B98"/>
    <w:rsid w:val="00CD0161"/>
    <w:rsid w:val="00CD01E6"/>
    <w:rsid w:val="00CD06BE"/>
    <w:rsid w:val="00CD15A1"/>
    <w:rsid w:val="00CD239C"/>
    <w:rsid w:val="00CD29E8"/>
    <w:rsid w:val="00CD3AA8"/>
    <w:rsid w:val="00CD3CEB"/>
    <w:rsid w:val="00CD4F7A"/>
    <w:rsid w:val="00CD4FB9"/>
    <w:rsid w:val="00CD5020"/>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5EF"/>
    <w:rsid w:val="00D47421"/>
    <w:rsid w:val="00D51DFD"/>
    <w:rsid w:val="00D51EC3"/>
    <w:rsid w:val="00D53728"/>
    <w:rsid w:val="00D54F1A"/>
    <w:rsid w:val="00D55DA1"/>
    <w:rsid w:val="00D56BC7"/>
    <w:rsid w:val="00D6125A"/>
    <w:rsid w:val="00D614DC"/>
    <w:rsid w:val="00D6195D"/>
    <w:rsid w:val="00D629BF"/>
    <w:rsid w:val="00D6391F"/>
    <w:rsid w:val="00D66537"/>
    <w:rsid w:val="00D675FE"/>
    <w:rsid w:val="00D6781F"/>
    <w:rsid w:val="00D67EB4"/>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4EA"/>
    <w:rsid w:val="00D95AC3"/>
    <w:rsid w:val="00D968F9"/>
    <w:rsid w:val="00DA029E"/>
    <w:rsid w:val="00DA04CB"/>
    <w:rsid w:val="00DA05F4"/>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7D50"/>
    <w:rsid w:val="00DF0099"/>
    <w:rsid w:val="00DF03E5"/>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C3C"/>
    <w:rsid w:val="00E26586"/>
    <w:rsid w:val="00E26CEC"/>
    <w:rsid w:val="00E27891"/>
    <w:rsid w:val="00E3025A"/>
    <w:rsid w:val="00E30885"/>
    <w:rsid w:val="00E32956"/>
    <w:rsid w:val="00E344D7"/>
    <w:rsid w:val="00E35180"/>
    <w:rsid w:val="00E36609"/>
    <w:rsid w:val="00E40914"/>
    <w:rsid w:val="00E41E1D"/>
    <w:rsid w:val="00E41E68"/>
    <w:rsid w:val="00E42DBF"/>
    <w:rsid w:val="00E458A9"/>
    <w:rsid w:val="00E462FC"/>
    <w:rsid w:val="00E46E3E"/>
    <w:rsid w:val="00E47C54"/>
    <w:rsid w:val="00E500CB"/>
    <w:rsid w:val="00E507E4"/>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C4D"/>
    <w:rsid w:val="00E86F99"/>
    <w:rsid w:val="00E91B98"/>
    <w:rsid w:val="00E91EE9"/>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AA7"/>
    <w:rsid w:val="00ED4EEA"/>
    <w:rsid w:val="00ED514D"/>
    <w:rsid w:val="00ED6A84"/>
    <w:rsid w:val="00ED6F66"/>
    <w:rsid w:val="00EE0555"/>
    <w:rsid w:val="00EE0794"/>
    <w:rsid w:val="00EE14FD"/>
    <w:rsid w:val="00EE1B7C"/>
    <w:rsid w:val="00EE2541"/>
    <w:rsid w:val="00EE285E"/>
    <w:rsid w:val="00EE2903"/>
    <w:rsid w:val="00EE36F1"/>
    <w:rsid w:val="00EE4691"/>
    <w:rsid w:val="00EE495E"/>
    <w:rsid w:val="00EE53A3"/>
    <w:rsid w:val="00EE58A5"/>
    <w:rsid w:val="00EE5D11"/>
    <w:rsid w:val="00EF02D4"/>
    <w:rsid w:val="00EF09C8"/>
    <w:rsid w:val="00EF258B"/>
    <w:rsid w:val="00EF2FD6"/>
    <w:rsid w:val="00EF47F9"/>
    <w:rsid w:val="00EF48BF"/>
    <w:rsid w:val="00EF6647"/>
    <w:rsid w:val="00F01F90"/>
    <w:rsid w:val="00F01FBC"/>
    <w:rsid w:val="00F037C3"/>
    <w:rsid w:val="00F04D0E"/>
    <w:rsid w:val="00F12E8F"/>
    <w:rsid w:val="00F168B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AAA"/>
    <w:rsid w:val="00F4305E"/>
    <w:rsid w:val="00F442D4"/>
    <w:rsid w:val="00F4611D"/>
    <w:rsid w:val="00F47597"/>
    <w:rsid w:val="00F50F53"/>
    <w:rsid w:val="00F515B8"/>
    <w:rsid w:val="00F5181A"/>
    <w:rsid w:val="00F51C64"/>
    <w:rsid w:val="00F53356"/>
    <w:rsid w:val="00F53514"/>
    <w:rsid w:val="00F5461C"/>
    <w:rsid w:val="00F556C1"/>
    <w:rsid w:val="00F55759"/>
    <w:rsid w:val="00F571FD"/>
    <w:rsid w:val="00F57629"/>
    <w:rsid w:val="00F5782D"/>
    <w:rsid w:val="00F60E0E"/>
    <w:rsid w:val="00F62365"/>
    <w:rsid w:val="00F631E5"/>
    <w:rsid w:val="00F63BEC"/>
    <w:rsid w:val="00F669A6"/>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A0388"/>
    <w:rsid w:val="00FA1479"/>
    <w:rsid w:val="00FA2E08"/>
    <w:rsid w:val="00FA5BC8"/>
    <w:rsid w:val="00FA712C"/>
    <w:rsid w:val="00FA7198"/>
    <w:rsid w:val="00FA768E"/>
    <w:rsid w:val="00FB07EC"/>
    <w:rsid w:val="00FB12F0"/>
    <w:rsid w:val="00FB1E57"/>
    <w:rsid w:val="00FB2F56"/>
    <w:rsid w:val="00FB4277"/>
    <w:rsid w:val="00FB4719"/>
    <w:rsid w:val="00FB4A60"/>
    <w:rsid w:val="00FB4F16"/>
    <w:rsid w:val="00FB53EC"/>
    <w:rsid w:val="00FB5D90"/>
    <w:rsid w:val="00FB73C0"/>
    <w:rsid w:val="00FC0493"/>
    <w:rsid w:val="00FC175B"/>
    <w:rsid w:val="00FC2069"/>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3D9"/>
    <w:rsid w:val="00FE3702"/>
    <w:rsid w:val="00FE3B02"/>
    <w:rsid w:val="00FE4E2B"/>
    <w:rsid w:val="00FE58D6"/>
    <w:rsid w:val="00FE6094"/>
    <w:rsid w:val="00FE6572"/>
    <w:rsid w:val="00FE6712"/>
    <w:rsid w:val="00FE6F2D"/>
    <w:rsid w:val="00FE7AEF"/>
    <w:rsid w:val="00FE7F95"/>
    <w:rsid w:val="00FF0381"/>
    <w:rsid w:val="00FF14B7"/>
    <w:rsid w:val="00FF283C"/>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theme" Target="theme/theme1.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2</Pages>
  <Words>31198</Words>
  <Characters>177831</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cp:revision>
  <dcterms:created xsi:type="dcterms:W3CDTF">2023-08-31T21:22:00Z</dcterms:created>
  <dcterms:modified xsi:type="dcterms:W3CDTF">2023-08-3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hzMVBKS"/&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